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5EAD7BD2"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EB4074">
        <w:rPr>
          <w:szCs w:val="24"/>
        </w:rPr>
        <w:instrText xml:space="preserve"> ADDIN ZOTERO_ITEM CSL_CITATION {"citationID":"FxOoURt5","properties":{"formattedCitation":"(Dean {\\i{}et al.}, 2016a)","plainCitation":"(Dean et al., 2016a)","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EB4074" w:rsidRPr="00EB4074">
        <w:rPr>
          <w:szCs w:val="24"/>
        </w:rPr>
        <w:t xml:space="preserve">(Dean </w:t>
      </w:r>
      <w:r w:rsidR="00EB4074" w:rsidRPr="00EB4074">
        <w:rPr>
          <w:i/>
          <w:iCs/>
          <w:szCs w:val="24"/>
        </w:rPr>
        <w:t>et al.</w:t>
      </w:r>
      <w:r w:rsidR="00EB4074" w:rsidRPr="00EB4074">
        <w:rPr>
          <w:szCs w:val="24"/>
        </w:rPr>
        <w:t>, 2016a)</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EB4074">
        <w:rPr>
          <w:szCs w:val="24"/>
        </w:rPr>
        <w:instrText xml:space="preserve"> ADDIN ZOTERO_ITEM CSL_CITATION {"citationID":"mB4KgbIs","properties":{"formattedCitation":"(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xml:space="preserve">, 1987; Scanlon </w:t>
      </w:r>
      <w:r w:rsidR="00EB4074" w:rsidRPr="00EB4074">
        <w:rPr>
          <w:i/>
          <w:iCs/>
          <w:szCs w:val="24"/>
        </w:rPr>
        <w:t>et al.</w:t>
      </w:r>
      <w:r w:rsidR="00EB4074" w:rsidRPr="00EB4074">
        <w:rPr>
          <w:szCs w:val="24"/>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EB4074">
        <w:rPr>
          <w:szCs w:val="24"/>
        </w:rPr>
        <w:instrText xml:space="preserve"> ADDIN ZOTERO_ITEM CSL_CITATION {"citationID":"jbY15kjl","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EB4074" w:rsidRPr="00EB4074">
        <w:rPr>
          <w:szCs w:val="24"/>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EB4074">
        <w:rPr>
          <w:szCs w:val="24"/>
        </w:rPr>
        <w:instrText xml:space="preserve"> ADDIN ZOTERO_ITEM CSL_CITATION {"citationID":"8KIAtTKh","properties":{"formattedCitation":"(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EB4074" w:rsidRPr="00EB4074">
        <w:rPr>
          <w:szCs w:val="24"/>
        </w:rPr>
        <w:t xml:space="preserve">(Charbonneau </w:t>
      </w:r>
      <w:r w:rsidR="00EB4074" w:rsidRPr="00EB4074">
        <w:rPr>
          <w:i/>
          <w:iCs/>
          <w:szCs w:val="24"/>
        </w:rPr>
        <w:t>et al.</w:t>
      </w:r>
      <w:r w:rsidR="00EB4074" w:rsidRPr="00EB4074">
        <w:rPr>
          <w:szCs w:val="24"/>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B4074">
        <w:rPr>
          <w:szCs w:val="24"/>
        </w:rPr>
        <w:instrText xml:space="preserve"> ADDIN ZOTERO_ITEM CSL_CITATION {"citationID":"JRGYncTg","properties":{"formattedCitation":"(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B4074" w:rsidRPr="00EB4074">
        <w:rPr>
          <w:szCs w:val="24"/>
        </w:rPr>
        <w:t xml:space="preserve">(Ramsay </w:t>
      </w:r>
      <w:r w:rsidR="00EB4074" w:rsidRPr="00EB4074">
        <w:rPr>
          <w:i/>
          <w:iCs/>
          <w:szCs w:val="24"/>
        </w:rPr>
        <w:t>et al.</w:t>
      </w:r>
      <w:r w:rsidR="00EB4074" w:rsidRPr="00EB4074">
        <w:rPr>
          <w:szCs w:val="24"/>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EB4074">
        <w:rPr>
          <w:szCs w:val="24"/>
        </w:rPr>
        <w:instrText xml:space="preserve"> ADDIN ZOTERO_ITEM CSL_CITATION {"citationID":"DehhOjh3","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EB4074" w:rsidRPr="00EB4074">
        <w:rPr>
          <w:szCs w:val="24"/>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EB4074">
        <w:rPr>
          <w:szCs w:val="24"/>
        </w:rPr>
        <w:instrText xml:space="preserve"> ADDIN ZOTERO_ITEM CSL_CITATION {"citationID":"h4hm6oHP","properties":{"formattedCitation":"(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EB4074">
        <w:rPr>
          <w:szCs w:val="24"/>
        </w:rPr>
        <w:instrText xml:space="preserve"> ADDIN ZOTERO_ITEM CSL_CITATION {"citationID":"MQosLuT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EB4074" w:rsidRPr="00EB4074">
        <w:rPr>
          <w:szCs w:val="24"/>
        </w:rPr>
        <w:t>(Keeling and Fast, 2002a)</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9D3FC40"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EB4074">
        <w:rPr>
          <w:szCs w:val="24"/>
        </w:rPr>
        <w:instrText xml:space="preserve"> ADDIN ZOTERO_ITEM CSL_CITATION {"citationID":"GtkBXWFm","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EB4074" w:rsidRPr="00EB4074">
        <w:rPr>
          <w:szCs w:val="24"/>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EB4074">
        <w:rPr>
          <w:szCs w:val="24"/>
        </w:rPr>
        <w:instrText xml:space="preserve"> ADDIN ZOTERO_ITEM CSL_CITATION {"citationID":"BbHghol6","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EB4074" w:rsidRPr="00EB4074">
        <w:rPr>
          <w:szCs w:val="24"/>
        </w:rPr>
        <w:t>(Paracer and Ahmadjian, 2000)</w:t>
      </w:r>
      <w:r w:rsidR="007C5720" w:rsidRPr="00076E91">
        <w:rPr>
          <w:szCs w:val="24"/>
        </w:rPr>
        <w:fldChar w:fldCharType="end"/>
      </w:r>
      <w:r w:rsidR="007C5720" w:rsidRPr="00076E91">
        <w:rPr>
          <w:szCs w:val="24"/>
        </w:rPr>
        <w:t xml:space="preserve">. </w:t>
      </w:r>
    </w:p>
    <w:p w14:paraId="77715142" w14:textId="33025C8B"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00EB4074">
        <w:rPr>
          <w:szCs w:val="24"/>
        </w:rPr>
        <w:instrText xml:space="preserve"> ADDIN ZOTERO_ITEM CSL_CITATION {"citationID":"axWqGAXY","properties":{"formattedCitation":"(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EB4074">
        <w:rPr>
          <w:szCs w:val="24"/>
        </w:rPr>
        <w:instrText xml:space="preserve"> ADDIN ZOTERO_ITEM CSL_CITATION {"citationID":"w9D7G0c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EB4074" w:rsidRPr="00EB4074">
        <w:rPr>
          <w:szCs w:val="24"/>
        </w:rPr>
        <w:t>(Keeling and Fast, 2002a)</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EB4074">
        <w:rPr>
          <w:szCs w:val="24"/>
        </w:rPr>
        <w:instrText xml:space="preserve"> ADDIN ZOTERO_ITEM CSL_CITATION {"citationID":"qEEqAKe1","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EB4074" w:rsidRPr="00EB4074">
        <w:rPr>
          <w:szCs w:val="24"/>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EB4074">
        <w:rPr>
          <w:szCs w:val="24"/>
        </w:rPr>
        <w:instrText xml:space="preserve"> ADDIN ZOTERO_ITEM CSL_CITATION {"citationID":"BpiULKtx","properties":{"formattedCitation":"(Scanlon {\\i{}et al.}, 2000; Vivar\\uc0\\u232{}s and M\\uc0\\u233{}t\\uc0\\u233{}nier, 2001; Dean {\\i{}et al.}, 2016a)","plainCitation":"(Scanlon et al., 2000; Vivarès and Méténier, 2001; Dean et al., 2016a)","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xml:space="preserve">, 2000; Vivarès and Méténier, 2001; Dean </w:t>
      </w:r>
      <w:r w:rsidR="00EB4074" w:rsidRPr="00EB4074">
        <w:rPr>
          <w:i/>
          <w:iCs/>
          <w:szCs w:val="24"/>
        </w:rPr>
        <w:t>et al.</w:t>
      </w:r>
      <w:r w:rsidR="00EB4074" w:rsidRPr="00EB4074">
        <w:rPr>
          <w:szCs w:val="24"/>
        </w:rPr>
        <w:t>, 2016a)</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56ABF9AF"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EB4074">
        <w:rPr>
          <w:szCs w:val="24"/>
        </w:rPr>
        <w:instrText xml:space="preserve"> ADDIN ZOTERO_ITEM CSL_CITATION {"citationID":"MPTvxWeR","properties":{"formattedCitation":"(Keeling and Fast, 2002a; Peyretaillade {\\i{}et al.}, 2012)","plainCitation":"(Keeling and Fast, 2002a;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EB4074" w:rsidRPr="00EB4074">
        <w:rPr>
          <w:szCs w:val="24"/>
        </w:rPr>
        <w:t xml:space="preserve">(Keeling and Fast, 2002a; Peyretaillade </w:t>
      </w:r>
      <w:r w:rsidR="00EB4074" w:rsidRPr="00EB4074">
        <w:rPr>
          <w:i/>
          <w:iCs/>
          <w:szCs w:val="24"/>
        </w:rPr>
        <w:t>et al.</w:t>
      </w:r>
      <w:r w:rsidR="00EB4074" w:rsidRPr="00EB4074">
        <w:rPr>
          <w:szCs w:val="24"/>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EB4074">
        <w:rPr>
          <w:szCs w:val="24"/>
        </w:rPr>
        <w:instrText xml:space="preserve"> ADDIN ZOTERO_ITEM CSL_CITATION {"citationID":"SkFws1Yk","properties":{"formattedCitation":"(Keeling and Fast, 2002a; Wiredu Boakye {\\i{}et al.}, 2017)","plainCitation":"(Keeling and Fast, 2002a;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EB4074" w:rsidRPr="00EB4074">
        <w:rPr>
          <w:szCs w:val="24"/>
        </w:rPr>
        <w:t xml:space="preserve">(Keeling and Fast, 2002a; Wiredu Boakye </w:t>
      </w:r>
      <w:r w:rsidR="00EB4074" w:rsidRPr="00EB4074">
        <w:rPr>
          <w:i/>
          <w:iCs/>
          <w:szCs w:val="24"/>
        </w:rPr>
        <w:t>et al.</w:t>
      </w:r>
      <w:r w:rsidR="00EB4074" w:rsidRPr="00EB4074">
        <w:rPr>
          <w:szCs w:val="24"/>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EB4074">
        <w:rPr>
          <w:szCs w:val="24"/>
        </w:rPr>
        <w:instrText xml:space="preserve"> ADDIN ZOTERO_ITEM CSL_CITATION {"citationID":"vaiYqEWv","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EB4074" w:rsidRPr="00EB4074">
        <w:rPr>
          <w:szCs w:val="24"/>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EB4074">
        <w:rPr>
          <w:szCs w:val="24"/>
        </w:rPr>
        <w:instrText xml:space="preserve"> ADDIN ZOTERO_ITEM CSL_CITATION {"citationID":"uejAAQc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EB4074">
        <w:rPr>
          <w:szCs w:val="24"/>
        </w:rPr>
        <w:instrText xml:space="preserve"> ADDIN ZOTERO_ITEM CSL_CITATION {"citationID":"hzIlmgMM","properties":{"formattedCitation":"(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xml:space="preserve">, 2003; Nakjang </w:t>
      </w:r>
      <w:r w:rsidR="00EB4074" w:rsidRPr="00EB4074">
        <w:rPr>
          <w:i/>
          <w:iCs/>
          <w:szCs w:val="24"/>
        </w:rPr>
        <w:t>et al.</w:t>
      </w:r>
      <w:r w:rsidR="00EB4074" w:rsidRPr="00EB4074">
        <w:rPr>
          <w:szCs w:val="24"/>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EB4074">
        <w:rPr>
          <w:szCs w:val="24"/>
        </w:rPr>
        <w:instrText xml:space="preserve"> ADDIN ZOTERO_ITEM CSL_CITATION {"citationID":"yWfTYA3W","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EB4074">
        <w:rPr>
          <w:szCs w:val="24"/>
        </w:rPr>
        <w:instrText xml:space="preserve"> ADDIN ZOTERO_ITEM CSL_CITATION {"citationID":"MeBvSH64","properties":{"formattedCitation":"(Keeling and Fast, 2002a; Corradi {\\i{}et al.}, 2010)","plainCitation":"(Keeling and Fast, 2002a;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EB4074" w:rsidRPr="00EB4074">
        <w:rPr>
          <w:szCs w:val="24"/>
        </w:rPr>
        <w:t xml:space="preserve">(Keeling and Fast, 2002a; Corradi </w:t>
      </w:r>
      <w:r w:rsidR="00EB4074" w:rsidRPr="00EB4074">
        <w:rPr>
          <w:i/>
          <w:iCs/>
          <w:szCs w:val="24"/>
        </w:rPr>
        <w:t>et al.</w:t>
      </w:r>
      <w:r w:rsidR="00EB4074" w:rsidRPr="00EB4074">
        <w:rPr>
          <w:szCs w:val="24"/>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EB4074">
        <w:rPr>
          <w:szCs w:val="24"/>
        </w:rPr>
        <w:instrText xml:space="preserve"> ADDIN ZOTERO_ITEM CSL_CITATION {"citationID":"Y0ySwbu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A233A6">
        <w:rPr>
          <w:szCs w:val="24"/>
        </w:rPr>
        <w:fldChar w:fldCharType="end"/>
      </w:r>
      <w:r w:rsidR="001B1936">
        <w:rPr>
          <w:szCs w:val="24"/>
        </w:rPr>
        <w:t>.</w:t>
      </w:r>
    </w:p>
    <w:p w14:paraId="69EDAC56" w14:textId="37E962CC"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EB4074">
        <w:rPr>
          <w:szCs w:val="24"/>
        </w:rPr>
        <w:instrText xml:space="preserve"> ADDIN ZOTERO_ITEM CSL_CITATION {"citationID":"kkzkdAyI","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EB4074">
        <w:rPr>
          <w:szCs w:val="24"/>
        </w:rPr>
        <w:instrText xml:space="preserve"> ADDIN ZOTERO_ITEM CSL_CITATION {"citationID":"Xiw3CKjQ","properties":{"formattedCitation":"(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xml:space="preserve">, 2001; Luallen </w:t>
      </w:r>
      <w:r w:rsidR="00EB4074" w:rsidRPr="00EB4074">
        <w:rPr>
          <w:i/>
          <w:iCs/>
          <w:szCs w:val="24"/>
        </w:rPr>
        <w:t>et al.</w:t>
      </w:r>
      <w:r w:rsidR="00EB4074" w:rsidRPr="00EB4074">
        <w:rPr>
          <w:szCs w:val="24"/>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EB4074">
        <w:rPr>
          <w:szCs w:val="24"/>
        </w:rPr>
        <w:instrText xml:space="preserve"> ADDIN ZOTERO_ITEM CSL_CITATION {"citationID":"TtqyoWBt","properties":{"formattedCitation":"(Dolgikh, 2000; Keeling and Corradi, 2011; Heinz, Williams, Nakjang, No\\uc0\\u235{}l, Swan, A. V Goldberg, {\\i{}et al.}, 2012)","plainCitation":"(Dolgikh, 2000; Keeling and Corradi, 2011; Heinz, Williams, Nakjang, Noël, Swan, A. V Goldberg,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EB4074" w:rsidRPr="00EB4074">
        <w:rPr>
          <w:szCs w:val="24"/>
        </w:rPr>
        <w:t xml:space="preserve">(Dolgikh, 2000; Keeling and Corradi, 2011; Heinz, Williams, Nakjang, Noël, Swan, A. V Goldberg, </w:t>
      </w:r>
      <w:r w:rsidR="00EB4074" w:rsidRPr="00EB4074">
        <w:rPr>
          <w:i/>
          <w:iCs/>
          <w:szCs w:val="24"/>
        </w:rPr>
        <w:t>et al.</w:t>
      </w:r>
      <w:r w:rsidR="00EB4074" w:rsidRPr="00EB4074">
        <w:rPr>
          <w:szCs w:val="24"/>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EB4074">
        <w:rPr>
          <w:szCs w:val="24"/>
        </w:rPr>
        <w:instrText xml:space="preserve"> ADDIN ZOTERO_ITEM CSL_CITATION {"citationID":"SGPbMc7H","properties":{"formattedCitation":"(Heinz {\\i{}et al.}, 2014a; Dean {\\i{}et al.}, 2016a)","plainCitation":"(Heinz et al., 2014a; Dean et al., 2016a)","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a; Dean </w:t>
      </w:r>
      <w:r w:rsidR="00EB4074" w:rsidRPr="00EB4074">
        <w:rPr>
          <w:i/>
          <w:iCs/>
          <w:szCs w:val="24"/>
        </w:rPr>
        <w:t>et al.</w:t>
      </w:r>
      <w:r w:rsidR="00EB4074" w:rsidRPr="00EB4074">
        <w:rPr>
          <w:szCs w:val="24"/>
        </w:rPr>
        <w:t>, 2016a)</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30D56304"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EB4074">
        <w:rPr>
          <w:szCs w:val="24"/>
        </w:rPr>
        <w:instrText xml:space="preserve"> ADDIN ZOTERO_ITEM CSL_CITATION {"citationID":"4exWM5sV","properties":{"formattedCitation":"(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EB4074" w:rsidRPr="00EB4074">
        <w:rPr>
          <w:szCs w:val="24"/>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EB4074">
        <w:rPr>
          <w:szCs w:val="24"/>
        </w:rPr>
        <w:instrText xml:space="preserve"> ADDIN ZOTERO_ITEM CSL_CITATION {"citationID":"GVPYFWp4","properties":{"formattedCitation":"(Kudo R. R. and Daniels E. W., 1963; Heinz {\\i{}et al.}, 2014a)","plainCitation":"(Kudo R. R. and Daniels E. W., 1963; Heinz et al., 2014a)","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EB4074" w:rsidRPr="00EB4074">
        <w:rPr>
          <w:szCs w:val="24"/>
        </w:rPr>
        <w:t xml:space="preserve">(Kudo R. R. and Daniels E. W., 1963; Heinz </w:t>
      </w:r>
      <w:r w:rsidR="00EB4074" w:rsidRPr="00EB4074">
        <w:rPr>
          <w:i/>
          <w:iCs/>
          <w:szCs w:val="24"/>
        </w:rPr>
        <w:t>et al.</w:t>
      </w:r>
      <w:r w:rsidR="00EB4074" w:rsidRPr="00EB4074">
        <w:rPr>
          <w:szCs w:val="24"/>
        </w:rPr>
        <w:t>, 2014a)</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EB4074">
        <w:rPr>
          <w:szCs w:val="24"/>
        </w:rPr>
        <w:instrText xml:space="preserve"> ADDIN ZOTERO_ITEM CSL_CITATION {"citationID":"js5mDmig","properties":{"formattedCitation":"(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EB4074">
        <w:rPr>
          <w:szCs w:val="24"/>
        </w:rPr>
        <w:instrText xml:space="preserve"> ADDIN ZOTERO_ITEM CSL_CITATION {"citationID":"oqIxLqxD","properties":{"formattedCitation":"(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EB4074" w:rsidRPr="00EB4074">
        <w:rPr>
          <w:szCs w:val="24"/>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EB4074">
        <w:rPr>
          <w:szCs w:val="24"/>
        </w:rPr>
        <w:instrText xml:space="preserve"> ADDIN ZOTERO_ITEM CSL_CITATION {"citationID":"aJb9UXu6","properties":{"formattedCitation":"(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EB4074" w:rsidRPr="00EB4074">
        <w:rPr>
          <w:szCs w:val="24"/>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EB4074">
        <w:rPr>
          <w:szCs w:val="24"/>
        </w:rPr>
        <w:instrText xml:space="preserve"> ADDIN ZOTERO_ITEM CSL_CITATION {"citationID":"ozzQq6YG","properties":{"formattedCitation":"(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EB4074" w:rsidRPr="00EB4074">
        <w:rPr>
          <w:szCs w:val="24"/>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EB4074">
        <w:rPr>
          <w:szCs w:val="24"/>
        </w:rPr>
        <w:instrText xml:space="preserve"> ADDIN ZOTERO_ITEM CSL_CITATION {"citationID":"jZNXb5Tt","properties":{"formattedCitation":"(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EB4074" w:rsidRPr="00EB4074">
        <w:rPr>
          <w:szCs w:val="24"/>
        </w:rPr>
        <w:t xml:space="preserve">(Keeling and Doolittle, 1996; Edlind </w:t>
      </w:r>
      <w:r w:rsidR="00EB4074" w:rsidRPr="00EB4074">
        <w:rPr>
          <w:i/>
          <w:iCs/>
          <w:szCs w:val="24"/>
        </w:rPr>
        <w:t>et al.</w:t>
      </w:r>
      <w:r w:rsidR="00EB4074" w:rsidRPr="00EB4074">
        <w:rPr>
          <w:szCs w:val="24"/>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EB4074">
        <w:rPr>
          <w:szCs w:val="24"/>
        </w:rPr>
        <w:instrText xml:space="preserve"> ADDIN ZOTERO_ITEM CSL_CITATION {"citationID":"Ph5rNVkN","properties":{"formattedCitation":"(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EB4074">
        <w:rPr>
          <w:szCs w:val="24"/>
        </w:rPr>
        <w:instrText xml:space="preserve"> ADDIN ZOTERO_ITEM CSL_CITATION {"citationID":"8P7sTfb9","properties":{"formattedCitation":"(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EB4074">
        <w:rPr>
          <w:szCs w:val="24"/>
        </w:rPr>
        <w:instrText xml:space="preserve"> ADDIN ZOTERO_ITEM CSL_CITATION {"citationID":"ndrY3xpY","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EB4074" w:rsidRPr="00EB4074">
        <w:rPr>
          <w:szCs w:val="24"/>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EB4074">
        <w:rPr>
          <w:szCs w:val="24"/>
        </w:rPr>
        <w:instrText xml:space="preserve"> ADDIN ZOTERO_ITEM CSL_CITATION {"citationID":"4on1Te75","properties":{"formattedCitation":"(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EB4074" w:rsidRPr="00EB4074">
        <w:rPr>
          <w:szCs w:val="24"/>
        </w:rPr>
        <w:t xml:space="preserve">(Tanabe </w:t>
      </w:r>
      <w:r w:rsidR="00EB4074" w:rsidRPr="00EB4074">
        <w:rPr>
          <w:i/>
          <w:iCs/>
          <w:szCs w:val="24"/>
        </w:rPr>
        <w:t>et al.</w:t>
      </w:r>
      <w:r w:rsidR="00EB4074" w:rsidRPr="00EB4074">
        <w:rPr>
          <w:szCs w:val="24"/>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EB4074">
        <w:rPr>
          <w:szCs w:val="24"/>
        </w:rPr>
        <w:instrText xml:space="preserve"> ADDIN ZOTERO_ITEM CSL_CITATION {"citationID":"E5ZFZrWq","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EB4074">
        <w:rPr>
          <w:szCs w:val="24"/>
        </w:rPr>
        <w:instrText xml:space="preserve"> ADDIN ZOTERO_ITEM CSL_CITATION {"citationID":"w9xoYLsd","properties":{"formattedCitation":"(Keeling and Fast, 2002a; Koestler and Ebersberger, 2011; Heinz, Williams, Nakjang, No\\uc0\\u235{}l, Swan, A. V. Goldberg, {\\i{}et al.}, 2012; James {\\i{}et al.}, 2013)","plainCitation":"(Keeling and Fast, 2002a; Koestler and Ebersberger, 2011; Heinz, Williams, Nakjang, Noël, Swan, A. V. Goldberg,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EB4074" w:rsidRPr="00EB4074">
        <w:rPr>
          <w:szCs w:val="24"/>
        </w:rPr>
        <w:t xml:space="preserve">(Keeling and Fast, 2002a; Koestler and Ebersberger, 2011; Heinz, Williams, Nakjang, Noël, Swan, A. V. Goldberg, </w:t>
      </w:r>
      <w:r w:rsidR="00EB4074" w:rsidRPr="00EB4074">
        <w:rPr>
          <w:i/>
          <w:iCs/>
          <w:szCs w:val="24"/>
        </w:rPr>
        <w:t>et al.</w:t>
      </w:r>
      <w:r w:rsidR="00EB4074" w:rsidRPr="00EB4074">
        <w:rPr>
          <w:szCs w:val="24"/>
        </w:rPr>
        <w:t xml:space="preserve">, 2012; James </w:t>
      </w:r>
      <w:r w:rsidR="00EB4074" w:rsidRPr="00EB4074">
        <w:rPr>
          <w:i/>
          <w:iCs/>
          <w:szCs w:val="24"/>
        </w:rPr>
        <w:t>et al.</w:t>
      </w:r>
      <w:r w:rsidR="00EB4074" w:rsidRPr="00EB4074">
        <w:rPr>
          <w:szCs w:val="24"/>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EB4074">
        <w:rPr>
          <w:szCs w:val="24"/>
        </w:rPr>
        <w:instrText xml:space="preserve"> ADDIN ZOTERO_ITEM CSL_CITATION {"citationID":"tlETPAMm","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1409EFF4"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B4074">
        <w:rPr>
          <w:szCs w:val="24"/>
        </w:rPr>
        <w:instrText xml:space="preserve"> ADDIN ZOTERO_ITEM CSL_CITATION {"citationID":"2wJST2xZ","properties":{"formattedCitation":"(M\\uc0\\u233{}t\\uc0\\u233{}nier and Vivar\\uc0\\u232{}s, 2001a)","plainCitation":"(Méténier and Vivarès, 2001a)","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B4074" w:rsidRPr="00EB4074">
        <w:rPr>
          <w:szCs w:val="24"/>
        </w:rPr>
        <w:t>(Méténier and Vivarès, 2001a)</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EB4074">
        <w:rPr>
          <w:szCs w:val="24"/>
        </w:rPr>
        <w:instrText xml:space="preserve"> ADDIN ZOTERO_ITEM CSL_CITATION {"citationID":"MOGLMGqN","properties":{"formattedCitation":"(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EB4074">
        <w:rPr>
          <w:szCs w:val="24"/>
        </w:rPr>
        <w:instrText xml:space="preserve"> ADDIN ZOTERO_ITEM CSL_CITATION {"citationID":"IhxPPD5y","properties":{"formattedCitation":"(Heinz, Williams, Nakjang, No\\uc0\\u235{}l, Swan, A. V. Goldberg, {\\i{}et al.}, 2012; Nakjang {\\i{}et al.}, 2013)","plainCitation":"(Heinz, Williams, Nakjang, Noël, Swan, A. V. Goldberg,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Nakjang </w:t>
      </w:r>
      <w:r w:rsidR="00EB4074" w:rsidRPr="00EB4074">
        <w:rPr>
          <w:i/>
          <w:iCs/>
          <w:szCs w:val="24"/>
        </w:rPr>
        <w:t>et al.</w:t>
      </w:r>
      <w:r w:rsidR="00EB4074" w:rsidRPr="00EB4074">
        <w:rPr>
          <w:szCs w:val="24"/>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EB4074">
        <w:rPr>
          <w:szCs w:val="24"/>
        </w:rPr>
        <w:instrText xml:space="preserve"> ADDIN ZOTERO_ITEM CSL_CITATION {"citationID":"fRNKq9nA","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EB4074" w:rsidRPr="00EB4074">
        <w:rPr>
          <w:szCs w:val="24"/>
        </w:rPr>
        <w:t>(Keeling and Fast, 2002a)</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58673978"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EB4074">
        <w:rPr>
          <w:szCs w:val="24"/>
        </w:rPr>
        <w:instrText xml:space="preserve"> ADDIN ZOTERO_ITEM CSL_CITATION {"citationID":"Llf62Ssq","properties":{"formattedCitation":"(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EB4074" w:rsidRPr="00EB4074">
        <w:rPr>
          <w:szCs w:val="24"/>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EB4074">
        <w:rPr>
          <w:szCs w:val="24"/>
        </w:rPr>
        <w:instrText xml:space="preserve"> ADDIN ZOTERO_ITEM CSL_CITATION {"citationID":"SEHR9ydl","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EB4074" w:rsidRPr="00EB4074">
        <w:rPr>
          <w:szCs w:val="24"/>
        </w:rPr>
        <w:t>(Keeling and Fast, 2002a)</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4CEF772A"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EB4074">
        <w:rPr>
          <w:szCs w:val="24"/>
        </w:rPr>
        <w:instrText xml:space="preserve"> ADDIN ZOTERO_ITEM CSL_CITATION {"citationID":"iQheNpCd","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EB4074" w:rsidRPr="00EB4074">
        <w:rPr>
          <w:szCs w:val="24"/>
        </w:rPr>
        <w:t xml:space="preserve">(Nordberg </w:t>
      </w:r>
      <w:r w:rsidR="00EB4074" w:rsidRPr="00EB4074">
        <w:rPr>
          <w:i/>
          <w:iCs/>
          <w:szCs w:val="24"/>
        </w:rPr>
        <w:t>et al.</w:t>
      </w:r>
      <w:r w:rsidR="00EB4074" w:rsidRPr="00EB4074">
        <w:rPr>
          <w:szCs w:val="24"/>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EB4074">
        <w:rPr>
          <w:szCs w:val="24"/>
        </w:rPr>
        <w:instrText xml:space="preserve"> ADDIN ZOTERO_ITEM CSL_CITATION {"citationID":"9rlWzDm1","properties":{"formattedCitation":"(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EB4074" w:rsidRPr="00EB4074">
        <w:rPr>
          <w:szCs w:val="24"/>
        </w:rPr>
        <w:t xml:space="preserve">(Cuomo </w:t>
      </w:r>
      <w:r w:rsidR="00EB4074" w:rsidRPr="00EB4074">
        <w:rPr>
          <w:i/>
          <w:iCs/>
          <w:szCs w:val="24"/>
        </w:rPr>
        <w:t>et al.</w:t>
      </w:r>
      <w:r w:rsidR="00EB4074" w:rsidRPr="00EB4074">
        <w:rPr>
          <w:szCs w:val="24"/>
        </w:rPr>
        <w:t xml:space="preserve">, 2012; Pombert </w:t>
      </w:r>
      <w:r w:rsidR="00EB4074" w:rsidRPr="00EB4074">
        <w:rPr>
          <w:i/>
          <w:iCs/>
          <w:szCs w:val="24"/>
        </w:rPr>
        <w:t>et al.</w:t>
      </w:r>
      <w:r w:rsidR="00EB4074" w:rsidRPr="00EB4074">
        <w:rPr>
          <w:szCs w:val="24"/>
        </w:rPr>
        <w:t xml:space="preserve">, 2013; Bakowski </w:t>
      </w:r>
      <w:r w:rsidR="00EB4074" w:rsidRPr="00EB4074">
        <w:rPr>
          <w:i/>
          <w:iCs/>
          <w:szCs w:val="24"/>
        </w:rPr>
        <w:t>et al.</w:t>
      </w:r>
      <w:r w:rsidR="00EB4074" w:rsidRPr="00EB4074">
        <w:rPr>
          <w:szCs w:val="24"/>
        </w:rPr>
        <w:t xml:space="preserve">, 2014; Desjardins </w:t>
      </w:r>
      <w:r w:rsidR="00EB4074" w:rsidRPr="00EB4074">
        <w:rPr>
          <w:i/>
          <w:iCs/>
          <w:szCs w:val="24"/>
        </w:rPr>
        <w:t>et al.</w:t>
      </w:r>
      <w:r w:rsidR="00EB4074" w:rsidRPr="00EB4074">
        <w:rPr>
          <w:szCs w:val="24"/>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D928F6" w:rsidRPr="00076E91">
        <w:t xml:space="preserve">Table </w:t>
      </w:r>
      <w:r w:rsidR="00D928F6">
        <w:rPr>
          <w:noProof/>
        </w:rPr>
        <w:t>A</w:t>
      </w:r>
      <w:r w:rsidR="00D928F6">
        <w:noBreakHyphen/>
      </w:r>
      <w:r w:rsidR="00D928F6">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36AF837"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lGEUoAzC","properties":{"formattedCitation":"(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kRC9gPVp","properties":{"formattedCitation":"(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EB4074" w:rsidRPr="00EB4074">
        <w:rPr>
          <w:szCs w:val="24"/>
        </w:rPr>
        <w:t>(van Dongen, 2000)</w:t>
      </w:r>
      <w:r w:rsidR="007C28BC" w:rsidRPr="00076E91">
        <w:rPr>
          <w:szCs w:val="24"/>
        </w:rPr>
        <w:fldChar w:fldCharType="end"/>
      </w:r>
      <w:r w:rsidR="00B71B3B" w:rsidRPr="00076E91">
        <w:rPr>
          <w:szCs w:val="24"/>
        </w:rPr>
        <w:t xml:space="preserve">. </w:t>
      </w:r>
    </w:p>
    <w:p w14:paraId="100C49A7" w14:textId="0C8E9CB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D928F6" w:rsidRPr="00076E91">
        <w:t xml:space="preserve">Table </w:t>
      </w:r>
      <w:r w:rsidR="00D928F6">
        <w:rPr>
          <w:noProof/>
        </w:rPr>
        <w:t>A</w:t>
      </w:r>
      <w:r w:rsidR="00D928F6">
        <w:noBreakHyphen/>
      </w:r>
      <w:r w:rsidR="00D928F6">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poPZrICC","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EB4074">
        <w:rPr>
          <w:szCs w:val="24"/>
        </w:rPr>
        <w:instrText xml:space="preserve"> ADDIN ZOTERO_ITEM CSL_CITATION {"citationID":"ihqhvpKh","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EB4074" w:rsidRPr="00EB4074">
        <w:rPr>
          <w:szCs w:val="24"/>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EB4074">
        <w:rPr>
          <w:szCs w:val="24"/>
        </w:rPr>
        <w:instrText xml:space="preserve"> ADDIN ZOTERO_ITEM CSL_CITATION {"citationID":"NrIRmXQA","properties":{"formattedCitation":"(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EB4074" w:rsidRPr="00EB4074">
        <w:rPr>
          <w:szCs w:val="24"/>
        </w:rPr>
        <w:t xml:space="preserve">(Altschul </w:t>
      </w:r>
      <w:r w:rsidR="00EB4074" w:rsidRPr="00EB4074">
        <w:rPr>
          <w:i/>
          <w:iCs/>
          <w:szCs w:val="24"/>
        </w:rPr>
        <w:t>et al.</w:t>
      </w:r>
      <w:r w:rsidR="00EB4074" w:rsidRPr="00EB4074">
        <w:rPr>
          <w:szCs w:val="24"/>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EB4074">
        <w:rPr>
          <w:szCs w:val="24"/>
        </w:rPr>
        <w:instrText xml:space="preserve"> ADDIN ZOTERO_ITEM CSL_CITATION {"citationID":"rsoDcqk9","properties":{"formattedCitation":"(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EB4074" w:rsidRPr="00EB4074">
        <w:rPr>
          <w:szCs w:val="24"/>
        </w:rPr>
        <w:t xml:space="preserve">(Lee </w:t>
      </w:r>
      <w:r w:rsidR="00EB4074" w:rsidRPr="00EB4074">
        <w:rPr>
          <w:i/>
          <w:iCs/>
          <w:szCs w:val="24"/>
        </w:rPr>
        <w:t>et al.</w:t>
      </w:r>
      <w:r w:rsidR="00EB4074" w:rsidRPr="00EB4074">
        <w:rPr>
          <w:szCs w:val="24"/>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51493AFC"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EB4074">
        <w:rPr>
          <w:szCs w:val="24"/>
        </w:rPr>
        <w:instrText xml:space="preserve"> ADDIN ZOTERO_ITEM CSL_CITATION {"citationID":"8pa8tZMH","properties":{"formattedCitation":"(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EB4074" w:rsidRPr="00EB4074">
        <w:rPr>
          <w:szCs w:val="24"/>
        </w:rPr>
        <w:t xml:space="preserve">(Larkin </w:t>
      </w:r>
      <w:r w:rsidR="00EB4074" w:rsidRPr="00EB4074">
        <w:rPr>
          <w:i/>
          <w:iCs/>
          <w:szCs w:val="24"/>
        </w:rPr>
        <w:t>et al.</w:t>
      </w:r>
      <w:r w:rsidR="00EB4074" w:rsidRPr="00EB4074">
        <w:rPr>
          <w:szCs w:val="24"/>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EB4074">
        <w:rPr>
          <w:szCs w:val="24"/>
          <w:highlight w:val="yellow"/>
        </w:rPr>
        <w:instrText xml:space="preserve"> ADDIN ZOTERO_ITEM CSL_CITATION {"citationID":"By71G8Cj","properties":{"formattedCitation":"(Keeling and Fast, 2002a; James {\\i{}et al.}, 2013)","plainCitation":"(Keeling and Fast, 2002a;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EB4074" w:rsidRPr="00EB4074">
        <w:rPr>
          <w:szCs w:val="24"/>
        </w:rPr>
        <w:t xml:space="preserve">(Keeling and Fast, 2002a; James </w:t>
      </w:r>
      <w:r w:rsidR="00EB4074" w:rsidRPr="00EB4074">
        <w:rPr>
          <w:i/>
          <w:iCs/>
          <w:szCs w:val="24"/>
        </w:rPr>
        <w:t>et al.</w:t>
      </w:r>
      <w:r w:rsidR="00EB4074" w:rsidRPr="00EB4074">
        <w:rPr>
          <w:szCs w:val="24"/>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bDw3QpgP","properties":{"formattedCitation":"(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EB4074" w:rsidRPr="00EB4074">
        <w:rPr>
          <w:szCs w:val="24"/>
        </w:rPr>
        <w:t xml:space="preserve">(Abascal </w:t>
      </w:r>
      <w:r w:rsidR="00EB4074" w:rsidRPr="00EB4074">
        <w:rPr>
          <w:i/>
          <w:iCs/>
          <w:szCs w:val="24"/>
        </w:rPr>
        <w:t>et al.</w:t>
      </w:r>
      <w:r w:rsidR="00EB4074" w:rsidRPr="00EB4074">
        <w:rPr>
          <w:szCs w:val="24"/>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EB4074">
        <w:rPr>
          <w:szCs w:val="24"/>
        </w:rPr>
        <w:instrText xml:space="preserve"> ADDIN ZOTERO_ITEM CSL_CITATION {"citationID":"6SwdzAQC","properties":{"formattedCitation":"(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EB4074" w:rsidRPr="00EB4074">
        <w:rPr>
          <w:szCs w:val="24"/>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3E039E88"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Aiea8NpA","properties":{"formattedCitation":"(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EB4074" w:rsidRPr="00EB4074">
        <w:rPr>
          <w:szCs w:val="24"/>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396B7EA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yagWr9D3","properties":{"formattedCitation":"(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EB4074" w:rsidRPr="00EB4074">
        <w:rPr>
          <w:szCs w:val="24"/>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EB4074">
        <w:rPr>
          <w:szCs w:val="24"/>
        </w:rPr>
        <w:instrText xml:space="preserve"> ADDIN ZOTERO_ITEM CSL_CITATION {"citationID":"tFdIWMFL","properties":{"formattedCitation":"(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EB4074" w:rsidRPr="00EB4074">
        <w:rPr>
          <w:szCs w:val="24"/>
        </w:rPr>
        <w:t xml:space="preserve">(Steel </w:t>
      </w:r>
      <w:r w:rsidR="00EB4074" w:rsidRPr="00EB4074">
        <w:rPr>
          <w:i/>
          <w:iCs/>
          <w:szCs w:val="24"/>
        </w:rPr>
        <w:t>et al.</w:t>
      </w:r>
      <w:r w:rsidR="00EB4074" w:rsidRPr="00EB4074">
        <w:rPr>
          <w:szCs w:val="24"/>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D928F6" w:rsidRPr="00076E91">
        <w:t xml:space="preserve">Figure </w:t>
      </w:r>
      <w:r w:rsidR="00D928F6">
        <w:rPr>
          <w:noProof/>
        </w:rPr>
        <w:t>A</w:t>
      </w:r>
      <w:r w:rsidR="00D928F6">
        <w:noBreakHyphen/>
      </w:r>
      <w:r w:rsidR="00D928F6">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063FBAD2" w:rsidR="004D52AC" w:rsidRPr="00076E91" w:rsidRDefault="00900C79" w:rsidP="008D799A">
      <w:pPr>
        <w:pStyle w:val="Caption"/>
        <w:spacing w:after="0" w:line="360" w:lineRule="auto"/>
      </w:pPr>
      <w:bookmarkStart w:id="0" w:name="_Ref381357941"/>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w:t>
      </w:r>
      <w:r w:rsidR="00DE1AD5">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D928F6" w:rsidRPr="00076E91">
        <w:t xml:space="preserve">Figure </w:t>
      </w:r>
      <w:r w:rsidR="00D928F6">
        <w:rPr>
          <w:noProof/>
        </w:rPr>
        <w:t>A</w:t>
      </w:r>
      <w:r w:rsidR="00D928F6">
        <w:noBreakHyphen/>
      </w:r>
      <w:r w:rsidR="00D928F6">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288985" w:rsidR="00A2632C" w:rsidRPr="00076E91" w:rsidRDefault="00900C79" w:rsidP="008D799A">
      <w:pPr>
        <w:pStyle w:val="Caption"/>
        <w:spacing w:after="0" w:line="360" w:lineRule="auto"/>
      </w:pPr>
      <w:bookmarkStart w:id="1" w:name="_Ref381357960"/>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w:t>
      </w:r>
      <w:r w:rsidR="00DE1AD5">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28142620" w:rsidR="0061430D" w:rsidRPr="00076E91" w:rsidRDefault="00900C79" w:rsidP="008D799A">
      <w:pPr>
        <w:pStyle w:val="Caption"/>
        <w:spacing w:after="0" w:line="360" w:lineRule="auto"/>
      </w:pPr>
      <w:bookmarkStart w:id="2" w:name="_Ref381357979"/>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w:t>
      </w:r>
      <w:r w:rsidR="00DE1AD5">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15BB0B36"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EB4074">
        <w:rPr>
          <w:szCs w:val="24"/>
        </w:rPr>
        <w:instrText xml:space="preserve"> ADDIN ZOTERO_ITEM CSL_CITATION {"citationID":"eBYUaFea","properties":{"formattedCitation":"(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EB4074" w:rsidRPr="00EB4074">
        <w:rPr>
          <w:szCs w:val="24"/>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EB4074">
        <w:rPr>
          <w:szCs w:val="24"/>
        </w:rPr>
        <w:instrText xml:space="preserve"> ADDIN ZOTERO_ITEM CSL_CITATION {"citationID":"8uYVWEU5","properties":{"formattedCitation":"(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EB4074" w:rsidRPr="00EB4074">
        <w:rPr>
          <w:szCs w:val="24"/>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15F07FE0"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EB4074">
        <w:rPr>
          <w:szCs w:val="24"/>
        </w:rPr>
        <w:instrText xml:space="preserve"> ADDIN ZOTERO_ITEM CSL_CITATION {"citationID":"5Z9c3wKZ","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EB4074">
        <w:rPr>
          <w:szCs w:val="24"/>
        </w:rPr>
        <w:instrText xml:space="preserve"> ADDIN ZOTERO_ITEM CSL_CITATION {"citationID":"o8KmTUiQ","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EB4074" w:rsidRPr="00EB4074">
        <w:rPr>
          <w:szCs w:val="24"/>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5DA59075" w:rsidR="00401934" w:rsidRPr="00076E91" w:rsidRDefault="00F56624" w:rsidP="008D799A">
      <w:pPr>
        <w:pStyle w:val="Caption"/>
        <w:spacing w:after="0" w:line="360" w:lineRule="auto"/>
      </w:pPr>
      <w:bookmarkStart w:id="3" w:name="_Ref381359837"/>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w:t>
      </w:r>
      <w:r w:rsidR="00DE1AD5">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5045013B"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EB4074">
        <w:rPr>
          <w:szCs w:val="24"/>
        </w:rPr>
        <w:instrText xml:space="preserve"> ADDIN ZOTERO_ITEM CSL_CITATION {"citationID":"3WGppWbJ","properties":{"formattedCitation":"(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EB4074" w:rsidRPr="00EB4074">
        <w:rPr>
          <w:szCs w:val="24"/>
        </w:rPr>
        <w:t xml:space="preserve">(Moretti </w:t>
      </w:r>
      <w:r w:rsidR="00EB4074" w:rsidRPr="00EB4074">
        <w:rPr>
          <w:i/>
          <w:iCs/>
          <w:szCs w:val="24"/>
        </w:rPr>
        <w:t>et al.</w:t>
      </w:r>
      <w:r w:rsidR="00EB4074" w:rsidRPr="00EB4074">
        <w:rPr>
          <w:szCs w:val="24"/>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D928F6">
        <w:t xml:space="preserve">Figure </w:t>
      </w:r>
      <w:r w:rsidR="00D928F6">
        <w:rPr>
          <w:noProof/>
        </w:rPr>
        <w:t>A</w:t>
      </w:r>
      <w:r w:rsidR="00D928F6">
        <w:noBreakHyphen/>
      </w:r>
      <w:r w:rsidR="00D928F6">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4524AE76" w:rsidR="00F45E7A" w:rsidRPr="00076E91" w:rsidRDefault="00581E32" w:rsidP="00581E32">
      <w:pPr>
        <w:pStyle w:val="Caption"/>
        <w:rPr>
          <w:szCs w:val="24"/>
        </w:rPr>
      </w:pPr>
      <w:bookmarkStart w:id="4" w:name="_Ref38377578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5</w:t>
      </w:r>
      <w:r w:rsidR="00DE1AD5">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4D8278D0"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D928F6" w:rsidRPr="00076E91">
        <w:t xml:space="preserve">Figure </w:t>
      </w:r>
      <w:r w:rsidR="00D928F6">
        <w:rPr>
          <w:noProof/>
        </w:rPr>
        <w:t>A</w:t>
      </w:r>
      <w:r w:rsidR="00D928F6">
        <w:noBreakHyphen/>
      </w:r>
      <w:r w:rsidR="00D928F6">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D928F6">
        <w:t xml:space="preserve">Figure </w:t>
      </w:r>
      <w:r w:rsidR="00D928F6">
        <w:rPr>
          <w:noProof/>
        </w:rPr>
        <w:t>A</w:t>
      </w:r>
      <w:r w:rsidR="00D928F6">
        <w:noBreakHyphen/>
      </w:r>
      <w:r w:rsidR="00D928F6">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D928F6" w:rsidRPr="00076E91">
        <w:t xml:space="preserve">Figure </w:t>
      </w:r>
      <w:r w:rsidR="00D928F6">
        <w:rPr>
          <w:noProof/>
        </w:rPr>
        <w:t>A</w:t>
      </w:r>
      <w:r w:rsidR="00D928F6">
        <w:noBreakHyphen/>
      </w:r>
      <w:r w:rsidR="00D928F6">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EB4074">
        <w:rPr>
          <w:szCs w:val="24"/>
        </w:rPr>
        <w:instrText xml:space="preserve"> ADDIN ZOTERO_ITEM CSL_CITATION {"citationID":"EGSgJCYr","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4E0EB535"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EB4074">
        <w:rPr>
          <w:szCs w:val="24"/>
        </w:rPr>
        <w:instrText xml:space="preserve"> ADDIN ZOTERO_ITEM CSL_CITATION {"citationID":"5t88d5x5","properties":{"formattedCitation":"(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EB4074" w:rsidRPr="00EB4074">
        <w:rPr>
          <w:szCs w:val="24"/>
        </w:rPr>
        <w:t xml:space="preserve">(Peyretaillade </w:t>
      </w:r>
      <w:r w:rsidR="00EB4074" w:rsidRPr="00EB4074">
        <w:rPr>
          <w:i/>
          <w:iCs/>
          <w:szCs w:val="24"/>
        </w:rPr>
        <w:t>et al.</w:t>
      </w:r>
      <w:r w:rsidR="00EB4074" w:rsidRPr="00EB4074">
        <w:rPr>
          <w:szCs w:val="24"/>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EB4074">
        <w:rPr>
          <w:szCs w:val="24"/>
        </w:rPr>
        <w:instrText xml:space="preserve"> ADDIN ZOTERO_ITEM CSL_CITATION {"citationID":"9TXWyIrl","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C37BE2">
        <w:rPr>
          <w:szCs w:val="24"/>
        </w:rPr>
        <w:fldChar w:fldCharType="end"/>
      </w:r>
      <w:r w:rsidR="00437E82">
        <w:rPr>
          <w:szCs w:val="24"/>
        </w:rPr>
        <w:t>.</w:t>
      </w:r>
    </w:p>
    <w:p w14:paraId="2CD34015" w14:textId="4CBCAAEB"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EB4074">
        <w:rPr>
          <w:szCs w:val="24"/>
        </w:rPr>
        <w:instrText xml:space="preserve"> ADDIN ZOTERO_ITEM CSL_CITATION {"citationID":"URnbF7i6","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2758DF3D" w14:textId="77777777" w:rsidR="009623FC" w:rsidRDefault="009623FC" w:rsidP="008D799A">
      <w:pPr>
        <w:spacing w:after="0" w:line="360" w:lineRule="auto"/>
        <w:rPr>
          <w:szCs w:val="24"/>
          <w:highlight w:val="yellow"/>
        </w:rPr>
      </w:pP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50713C7B"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EB4074">
        <w:rPr>
          <w:szCs w:val="24"/>
        </w:rPr>
        <w:instrText xml:space="preserve"> ADDIN ZOTERO_ITEM CSL_CITATION {"citationID":"2l6LmUUJ","properties":{"formattedCitation":"(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EB4074">
        <w:rPr>
          <w:szCs w:val="24"/>
        </w:rPr>
        <w:instrText xml:space="preserve"> ADDIN ZOTERO_ITEM CSL_CITATION {"citationID":"BnJvJktH","properties":{"formattedCitation":"(Jothi {\\i{}et al.}, 2007; Date and Peregr\\uc0\\u237{}n-Alvarez, 2008a)","plainCitation":"(Jothi et al., 2007; Date and Peregrín-Alvarez, 2008a)","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EB4074" w:rsidRPr="00EB4074">
        <w:rPr>
          <w:szCs w:val="24"/>
        </w:rPr>
        <w:t xml:space="preserve">(Jothi </w:t>
      </w:r>
      <w:r w:rsidR="00EB4074" w:rsidRPr="00EB4074">
        <w:rPr>
          <w:i/>
          <w:iCs/>
          <w:szCs w:val="24"/>
        </w:rPr>
        <w:t>et al.</w:t>
      </w:r>
      <w:r w:rsidR="00EB4074" w:rsidRPr="00EB4074">
        <w:rPr>
          <w:szCs w:val="24"/>
        </w:rPr>
        <w:t>, 2007; Date and Peregrín-Alvarez, 2008a)</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EB4074">
        <w:rPr>
          <w:szCs w:val="24"/>
        </w:rPr>
        <w:instrText xml:space="preserve"> ADDIN ZOTERO_ITEM CSL_CITATION {"citationID":"Ms59DumF","properties":{"formattedCitation":"(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xml:space="preserve">, 2014; Dey </w:t>
      </w:r>
      <w:r w:rsidR="00EB4074" w:rsidRPr="00EB4074">
        <w:rPr>
          <w:i/>
          <w:iCs/>
          <w:szCs w:val="24"/>
        </w:rPr>
        <w:t>et al.</w:t>
      </w:r>
      <w:r w:rsidR="00EB4074" w:rsidRPr="00EB4074">
        <w:rPr>
          <w:szCs w:val="24"/>
        </w:rPr>
        <w:t xml:space="preserve">, 2015; Wang </w:t>
      </w:r>
      <w:r w:rsidR="00EB4074" w:rsidRPr="00EB4074">
        <w:rPr>
          <w:i/>
          <w:iCs/>
          <w:szCs w:val="24"/>
        </w:rPr>
        <w:t>et al.</w:t>
      </w:r>
      <w:r w:rsidR="00EB4074" w:rsidRPr="00EB4074">
        <w:rPr>
          <w:szCs w:val="24"/>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EB4074">
        <w:rPr>
          <w:szCs w:val="24"/>
        </w:rPr>
        <w:instrText xml:space="preserve"> ADDIN ZOTERO_ITEM CSL_CITATION {"citationID":"wzPQkIg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EB4074" w:rsidRPr="00EB4074">
        <w:rPr>
          <w:szCs w:val="24"/>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EB4074">
        <w:rPr>
          <w:szCs w:val="24"/>
        </w:rPr>
        <w:instrText xml:space="preserve"> ADDIN ZOTERO_ITEM CSL_CITATION {"citationID":"iSZsdWoL","properties":{"formattedCitation":"(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EB4074" w:rsidRPr="00EB4074">
        <w:rPr>
          <w:szCs w:val="24"/>
        </w:rPr>
        <w:t xml:space="preserve">(Kensche </w:t>
      </w:r>
      <w:r w:rsidR="00EB4074" w:rsidRPr="00EB4074">
        <w:rPr>
          <w:i/>
          <w:iCs/>
          <w:szCs w:val="24"/>
        </w:rPr>
        <w:t>et al.</w:t>
      </w:r>
      <w:r w:rsidR="00EB4074" w:rsidRPr="00EB4074">
        <w:rPr>
          <w:szCs w:val="24"/>
        </w:rPr>
        <w:t>, 2008)</w:t>
      </w:r>
      <w:r w:rsidR="00601CE5">
        <w:rPr>
          <w:szCs w:val="24"/>
        </w:rPr>
        <w:fldChar w:fldCharType="end"/>
      </w:r>
      <w:r w:rsidR="00A51EE7" w:rsidRPr="00A51EE7">
        <w:rPr>
          <w:szCs w:val="24"/>
        </w:rPr>
        <w:t>.</w:t>
      </w:r>
    </w:p>
    <w:p w14:paraId="1C00996A" w14:textId="04AD56CE"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EB4074">
        <w:rPr>
          <w:szCs w:val="24"/>
        </w:rPr>
        <w:instrText xml:space="preserve"> ADDIN ZOTERO_ITEM CSL_CITATION {"citationID":"vls05u3x","properties":{"formattedCitation":"(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EB4074" w:rsidRPr="00EB4074">
        <w:rPr>
          <w:szCs w:val="24"/>
        </w:rPr>
        <w:t xml:space="preserve">(Moore </w:t>
      </w:r>
      <w:r w:rsidR="00EB4074" w:rsidRPr="00EB4074">
        <w:rPr>
          <w:i/>
          <w:iCs/>
          <w:szCs w:val="24"/>
        </w:rPr>
        <w:t>et al.</w:t>
      </w:r>
      <w:r w:rsidR="00EB4074" w:rsidRPr="00EB4074">
        <w:rPr>
          <w:szCs w:val="24"/>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EB4074">
        <w:rPr>
          <w:szCs w:val="24"/>
        </w:rPr>
        <w:instrText xml:space="preserve"> ADDIN ZOTERO_ITEM CSL_CITATION {"citationID":"NmOQFxlb","properties":{"formattedCitation":"(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EB4074" w:rsidRPr="00EB4074">
        <w:rPr>
          <w:szCs w:val="24"/>
        </w:rPr>
        <w:t xml:space="preserve">(Huerta-Cepas </w:t>
      </w:r>
      <w:r w:rsidR="00EB4074" w:rsidRPr="00EB4074">
        <w:rPr>
          <w:i/>
          <w:iCs/>
          <w:szCs w:val="24"/>
        </w:rPr>
        <w:t>et al.</w:t>
      </w:r>
      <w:r w:rsidR="00EB4074" w:rsidRPr="00EB4074">
        <w:rPr>
          <w:szCs w:val="24"/>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EB4074">
        <w:rPr>
          <w:szCs w:val="24"/>
        </w:rPr>
        <w:instrText xml:space="preserve"> ADDIN ZOTERO_ITEM CSL_CITATION {"citationID":"Uege1zN3","properties":{"formattedCitation":"(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EB4074" w:rsidRPr="00EB4074">
        <w:rPr>
          <w:szCs w:val="24"/>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2B6187D1"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EB4074">
        <w:rPr>
          <w:szCs w:val="24"/>
        </w:rPr>
        <w:instrText xml:space="preserve"> ADDIN ZOTERO_ITEM CSL_CITATION {"citationID":"PRBPecIu","properties":{"formattedCitation":"(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EB4074" w:rsidRPr="00EB4074">
        <w:rPr>
          <w:szCs w:val="24"/>
        </w:rPr>
        <w:t xml:space="preserve">(Schmitt </w:t>
      </w:r>
      <w:r w:rsidR="00EB4074" w:rsidRPr="00EB4074">
        <w:rPr>
          <w:i/>
          <w:iCs/>
          <w:szCs w:val="24"/>
        </w:rPr>
        <w:t>et al.</w:t>
      </w:r>
      <w:r w:rsidR="00EB4074" w:rsidRPr="00EB4074">
        <w:rPr>
          <w:szCs w:val="24"/>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74A22FB8" w:rsidR="00377785" w:rsidRDefault="00876AC0" w:rsidP="00876AC0">
      <w:pPr>
        <w:pStyle w:val="Caption"/>
        <w:rPr>
          <w:szCs w:val="24"/>
        </w:rPr>
      </w:pPr>
      <w:bookmarkStart w:id="5" w:name="_Ref384072234"/>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6</w:t>
      </w:r>
      <w:r w:rsidR="00DE1AD5">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952F0B3"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EB4074">
        <w:rPr>
          <w:szCs w:val="24"/>
        </w:rPr>
        <w:instrText xml:space="preserve"> ADDIN ZOTERO_ITEM CSL_CITATION {"citationID":"b5HKCSGY","properties":{"formattedCitation":"(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EB4074">
        <w:rPr>
          <w:szCs w:val="24"/>
        </w:rPr>
        <w:instrText xml:space="preserve"> ADDIN ZOTERO_ITEM CSL_CITATION {"citationID":"Na4gV6Dn","properties":{"formattedCitation":"(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EB4074" w:rsidRPr="00EB4074">
        <w:rPr>
          <w:szCs w:val="24"/>
        </w:rPr>
        <w:t xml:space="preserve">(Train </w:t>
      </w:r>
      <w:r w:rsidR="00EB4074" w:rsidRPr="00EB4074">
        <w:rPr>
          <w:i/>
          <w:iCs/>
          <w:szCs w:val="24"/>
        </w:rPr>
        <w:t>et al.</w:t>
      </w:r>
      <w:r w:rsidR="00EB4074" w:rsidRPr="00EB4074">
        <w:rPr>
          <w:szCs w:val="24"/>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EB4074">
        <w:rPr>
          <w:szCs w:val="24"/>
        </w:rPr>
        <w:instrText xml:space="preserve"> ADDIN ZOTERO_ITEM CSL_CITATION {"citationID":"JS6atsaN","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D928F6">
        <w:t xml:space="preserve">Figure </w:t>
      </w:r>
      <w:r w:rsidR="00D928F6">
        <w:rPr>
          <w:noProof/>
        </w:rPr>
        <w:t>A</w:t>
      </w:r>
      <w:r w:rsidR="00D928F6">
        <w:noBreakHyphen/>
      </w:r>
      <w:r w:rsidR="00D928F6">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6FDE543"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00EB4074">
        <w:rPr>
          <w:szCs w:val="24"/>
        </w:rPr>
        <w:instrText xml:space="preserve"> ADDIN ZOTERO_ITEM CSL_CITATION {"citationID":"Sun8zl3J","properties":{"formattedCitation":"(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00EB4074" w:rsidRPr="00EB4074">
        <w:rPr>
          <w:szCs w:val="24"/>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B4074">
        <w:rPr>
          <w:szCs w:val="24"/>
        </w:rPr>
        <w:instrText xml:space="preserve"> ADDIN ZOTERO_ITEM CSL_CITATION {"citationID":"sVbJA04K","properties":{"formattedCitation":"(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B4074" w:rsidRPr="00EB4074">
        <w:rPr>
          <w:szCs w:val="24"/>
        </w:rPr>
        <w:t xml:space="preserve">(Zudilova-Seinstra </w:t>
      </w:r>
      <w:r w:rsidR="00EB4074" w:rsidRPr="00EB4074">
        <w:rPr>
          <w:i/>
          <w:iCs/>
          <w:szCs w:val="24"/>
        </w:rPr>
        <w:t>et al.</w:t>
      </w:r>
      <w:r w:rsidR="00EB4074" w:rsidRPr="00EB4074">
        <w:rPr>
          <w:szCs w:val="24"/>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30CDEBE6" w:rsidR="007B4ABC" w:rsidRDefault="00815D06" w:rsidP="00815D06">
      <w:pPr>
        <w:pStyle w:val="Caption"/>
      </w:pPr>
      <w:bookmarkStart w:id="6" w:name="_Ref384073005"/>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7</w:t>
      </w:r>
      <w:r w:rsidR="00DE1AD5">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D928F6">
        <w:t xml:space="preserve">Figure </w:t>
      </w:r>
      <w:r w:rsidR="00D928F6">
        <w:rPr>
          <w:noProof/>
        </w:rPr>
        <w:t>A</w:t>
      </w:r>
      <w:r w:rsidR="00D928F6">
        <w:noBreakHyphen/>
      </w:r>
      <w:r w:rsidR="00D928F6">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D928F6">
        <w:t xml:space="preserve">Figure </w:t>
      </w:r>
      <w:r w:rsidR="00D928F6">
        <w:rPr>
          <w:noProof/>
        </w:rPr>
        <w:t>A</w:t>
      </w:r>
      <w:r w:rsidR="00D928F6">
        <w:noBreakHyphen/>
      </w:r>
      <w:r w:rsidR="00D928F6">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25DCAFC4" w:rsidR="009D6CC3" w:rsidRDefault="008171E2" w:rsidP="008171E2">
      <w:pPr>
        <w:pStyle w:val="Caption"/>
      </w:pPr>
      <w:bookmarkStart w:id="7" w:name="_Ref384081133"/>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8</w:t>
      </w:r>
      <w:r w:rsidR="00DE1AD5">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5696E1E5"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sidR="00EB4074">
        <w:rPr>
          <w:szCs w:val="24"/>
        </w:rPr>
        <w:instrText xml:space="preserve"> ADDIN ZOTERO_ITEM CSL_CITATION {"citationID":"rB5fWjeO","properties":{"formattedCitation":"(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00EB4074" w:rsidRPr="00EB4074">
        <w:rPr>
          <w:szCs w:val="24"/>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D928F6">
        <w:t xml:space="preserve">Figure </w:t>
      </w:r>
      <w:r w:rsidR="00D928F6">
        <w:rPr>
          <w:noProof/>
        </w:rPr>
        <w:t>A</w:t>
      </w:r>
      <w:r w:rsidR="00D928F6">
        <w:noBreakHyphen/>
      </w:r>
      <w:r w:rsidR="00D928F6">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D928F6">
        <w:t xml:space="preserve">Figure </w:t>
      </w:r>
      <w:r w:rsidR="00D928F6">
        <w:rPr>
          <w:noProof/>
        </w:rPr>
        <w:t>A</w:t>
      </w:r>
      <w:r w:rsidR="00D928F6">
        <w:noBreakHyphen/>
      </w:r>
      <w:r w:rsidR="00D928F6">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B9FC0B4" w:rsidR="00E02AD8" w:rsidRDefault="00E02AD8" w:rsidP="00E02AD8">
      <w:pPr>
        <w:pStyle w:val="Caption"/>
        <w:rPr>
          <w:szCs w:val="24"/>
        </w:rPr>
      </w:pPr>
      <w:bookmarkStart w:id="8" w:name="_Ref384081559"/>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9</w:t>
      </w:r>
      <w:r w:rsidR="00DE1AD5">
        <w:fldChar w:fldCharType="end"/>
      </w:r>
      <w:bookmarkEnd w:id="8"/>
      <w:r>
        <w:t>: List of genes resulting from the Core gene identification function can be directly input to the c</w:t>
      </w:r>
      <w:r w:rsidR="007200FF">
        <w:t>ustomized profile for further investigating.</w:t>
      </w:r>
    </w:p>
    <w:p w14:paraId="3BC6ECFE" w14:textId="1EA1DDDF"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EB4074">
        <w:rPr>
          <w:szCs w:val="24"/>
        </w:rPr>
        <w:instrText xml:space="preserve"> ADDIN ZOTERO_ITEM CSL_CITATION {"citationID":"CrpBKWfE","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2252767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D928F6">
        <w:t xml:space="preserve">Figure </w:t>
      </w:r>
      <w:r w:rsidR="00D928F6">
        <w:rPr>
          <w:noProof/>
        </w:rPr>
        <w:t>A</w:t>
      </w:r>
      <w:r w:rsidR="00D928F6">
        <w:noBreakHyphen/>
      </w:r>
      <w:r w:rsidR="00D928F6">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EB4074">
        <w:rPr>
          <w:szCs w:val="24"/>
        </w:rPr>
        <w:instrText xml:space="preserve"> ADDIN ZOTERO_ITEM CSL_CITATION {"citationID":"99myVOzN","properties":{"formattedCitation":"(Pellegrini {\\i{}et al.}, 1999; Jothi {\\i{}et al.}, 2007; Date and Peregr\\uc0\\u237{}n-Alvarez, 2008b)","plainCitation":"(Pellegrini et al., 1999; Jothi et al., 2007; Date and Peregrín-Alvarez, 2008b)","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xml:space="preserve">, 1999; Jothi </w:t>
      </w:r>
      <w:r w:rsidR="00EB4074" w:rsidRPr="00EB4074">
        <w:rPr>
          <w:i/>
          <w:iCs/>
          <w:szCs w:val="24"/>
        </w:rPr>
        <w:t>et al.</w:t>
      </w:r>
      <w:r w:rsidR="00EB4074" w:rsidRPr="00EB4074">
        <w:rPr>
          <w:szCs w:val="24"/>
        </w:rPr>
        <w:t>, 2007; Date and Peregrín-Alvarez, 2008b)</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7023BD1A" w:rsidR="00C4723C" w:rsidRDefault="00C116E7" w:rsidP="00C116E7">
      <w:pPr>
        <w:pStyle w:val="Caption"/>
        <w:rPr>
          <w:szCs w:val="24"/>
        </w:rPr>
      </w:pPr>
      <w:bookmarkStart w:id="9" w:name="_Ref38408061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0</w:t>
      </w:r>
      <w:r w:rsidR="00DE1AD5">
        <w:fldChar w:fldCharType="end"/>
      </w:r>
      <w:bookmarkEnd w:id="9"/>
      <w:r>
        <w:t>: Phylogenetic profile dot matrix before (left) and after (right) clustering.</w:t>
      </w:r>
    </w:p>
    <w:p w14:paraId="5A8489F7" w14:textId="3BABBF53"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EB4074">
        <w:rPr>
          <w:szCs w:val="24"/>
        </w:rPr>
        <w:instrText xml:space="preserve"> ADDIN ZOTERO_ITEM CSL_CITATION {"citationID":"fQbrn0hK","properties":{"formattedCitation":"(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EB4074" w:rsidRPr="00EB4074">
        <w:rPr>
          <w:szCs w:val="24"/>
        </w:rPr>
        <w:t xml:space="preserve">(Capra </w:t>
      </w:r>
      <w:r w:rsidR="00EB4074" w:rsidRPr="00EB4074">
        <w:rPr>
          <w:i/>
          <w:iCs/>
          <w:szCs w:val="24"/>
        </w:rPr>
        <w:t>et al.</w:t>
      </w:r>
      <w:r w:rsidR="00EB4074" w:rsidRPr="00EB4074">
        <w:rPr>
          <w:szCs w:val="24"/>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D928F6">
        <w:t xml:space="preserve">Figure </w:t>
      </w:r>
      <w:r w:rsidR="00D928F6">
        <w:rPr>
          <w:noProof/>
        </w:rPr>
        <w:t>A</w:t>
      </w:r>
      <w:r w:rsidR="00D928F6">
        <w:noBreakHyphen/>
      </w:r>
      <w:r w:rsidR="00D928F6">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34DDF1D7" w:rsidR="00D71D92" w:rsidRDefault="00893A5A" w:rsidP="00893A5A">
      <w:pPr>
        <w:pStyle w:val="Caption"/>
        <w:rPr>
          <w:szCs w:val="24"/>
        </w:rPr>
      </w:pPr>
      <w:bookmarkStart w:id="10" w:name="_Ref384080679"/>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1</w:t>
      </w:r>
      <w:r w:rsidR="00DE1AD5">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9B21F9B"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EB4074">
        <w:rPr>
          <w:szCs w:val="24"/>
        </w:rPr>
        <w:instrText xml:space="preserve"> ADDIN ZOTERO_ITEM CSL_CITATION {"citationID":"BkpcJoZ1","properties":{"formattedCitation":"(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EB4074" w:rsidRPr="00EB4074">
        <w:rPr>
          <w:szCs w:val="24"/>
        </w:rPr>
        <w:t xml:space="preserve">(Daubin </w:t>
      </w:r>
      <w:r w:rsidR="00EB4074" w:rsidRPr="00EB4074">
        <w:rPr>
          <w:i/>
          <w:iCs/>
          <w:szCs w:val="24"/>
        </w:rPr>
        <w:t>et al.</w:t>
      </w:r>
      <w:r w:rsidR="00EB4074" w:rsidRPr="00EB4074">
        <w:rPr>
          <w:szCs w:val="24"/>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D928F6">
        <w:t xml:space="preserve">Figure </w:t>
      </w:r>
      <w:r w:rsidR="00D928F6">
        <w:rPr>
          <w:noProof/>
        </w:rPr>
        <w:t>A</w:t>
      </w:r>
      <w:r w:rsidR="00D928F6">
        <w:noBreakHyphen/>
      </w:r>
      <w:r w:rsidR="00D928F6">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01AB7D9" w:rsidR="00D955D7" w:rsidRDefault="005C6B2B" w:rsidP="005C6B2B">
      <w:pPr>
        <w:pStyle w:val="Caption"/>
        <w:rPr>
          <w:szCs w:val="24"/>
        </w:rPr>
      </w:pPr>
      <w:bookmarkStart w:id="11" w:name="_Ref38408089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2</w:t>
      </w:r>
      <w:r w:rsidR="00DE1AD5">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32037287"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online version at </w:t>
      </w:r>
      <w:r w:rsidR="00FE442F" w:rsidRPr="00FE442F">
        <w:rPr>
          <w:szCs w:val="24"/>
          <w:highlight w:val="yellow"/>
        </w:rPr>
        <w:t>http://applbio.biologie.uni-frankfurt.de/phyloprofile/</w:t>
      </w:r>
      <w:r w:rsidR="00C370E0">
        <w:rPr>
          <w:szCs w:val="24"/>
        </w:rPr>
        <w:t>, which is suitable for small to medium-scales analyses or for testing purpose</w:t>
      </w:r>
      <w:r w:rsidR="001D2C82">
        <w:rPr>
          <w:szCs w:val="24"/>
        </w:rPr>
        <w:t xml:space="preserve"> using our demo data</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D928F6">
        <w:t xml:space="preserve">Figure </w:t>
      </w:r>
      <w:r w:rsidR="00D928F6">
        <w:rPr>
          <w:noProof/>
        </w:rPr>
        <w:t>A</w:t>
      </w:r>
      <w:r w:rsidR="00D928F6">
        <w:noBreakHyphen/>
      </w:r>
      <w:r w:rsidR="00D928F6">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D928F6">
        <w:t xml:space="preserve">Figure </w:t>
      </w:r>
      <w:r w:rsidR="00D928F6">
        <w:rPr>
          <w:noProof/>
        </w:rPr>
        <w:t>A</w:t>
      </w:r>
      <w:r w:rsidR="00D928F6">
        <w:noBreakHyphen/>
      </w:r>
      <w:r w:rsidR="00D928F6">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D928F6">
        <w:t xml:space="preserve">Figure </w:t>
      </w:r>
      <w:r w:rsidR="00D928F6">
        <w:rPr>
          <w:noProof/>
        </w:rPr>
        <w:t>A</w:t>
      </w:r>
      <w:r w:rsidR="00D928F6">
        <w:noBreakHyphen/>
      </w:r>
      <w:r w:rsidR="00D928F6">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D928F6">
        <w:t xml:space="preserve">Figure </w:t>
      </w:r>
      <w:r w:rsidR="00D928F6">
        <w:rPr>
          <w:noProof/>
        </w:rPr>
        <w:t>A</w:t>
      </w:r>
      <w:r w:rsidR="00D928F6">
        <w:noBreakHyphen/>
      </w:r>
      <w:r w:rsidR="00D928F6">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64C4AE46" w:rsidR="007A2C8C" w:rsidRDefault="001E3047" w:rsidP="007330C0">
      <w:pPr>
        <w:pStyle w:val="Caption"/>
        <w:rPr>
          <w:szCs w:val="24"/>
        </w:rPr>
      </w:pPr>
      <w:bookmarkStart w:id="12" w:name="_Ref38406729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3</w:t>
      </w:r>
      <w:r w:rsidR="00DE1AD5">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30CF70DF" w:rsidR="004B135F" w:rsidRPr="00842AB7" w:rsidRDefault="00A87C41" w:rsidP="00A87C41">
      <w:pPr>
        <w:pStyle w:val="Caption"/>
        <w:rPr>
          <w:szCs w:val="24"/>
        </w:rPr>
      </w:pPr>
      <w:bookmarkStart w:id="13" w:name="_Ref38408094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4</w:t>
      </w:r>
      <w:r w:rsidR="00DE1AD5">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42843863" w:rsidR="00842AB7" w:rsidRDefault="00001AD8" w:rsidP="00842AB7">
      <w:pPr>
        <w:spacing w:after="0" w:line="360" w:lineRule="auto"/>
        <w:rPr>
          <w:szCs w:val="24"/>
        </w:rPr>
      </w:pPr>
      <w:r w:rsidRPr="00001AD8">
        <w:rPr>
          <w:szCs w:val="24"/>
          <w:highlight w:val="yellow"/>
        </w:rPr>
        <w:t>The online version of PhyloProfile currently runs on the shinyapps.io webserver that is provided as a service to the community by RStudio Inc. The performance of the online version is comparable to the standalone version with respect to speed of data upload and plotting of the profiles. However, we would like to emphasize that the online version is meant for small to moderate size analyses. Still, we could upload and plot data up to a matrix size of 200.000 cells. With larger data sets, the server starts disconnecting. For a regular use of PhyloProfile with larger data sets, we encourage the user to download and install PhyloProfile locally, which is straightforward even to uninitiated users, and we provide an installation guide online.</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D928F6" w:rsidRPr="00076E91">
        <w:t xml:space="preserve">Figure </w:t>
      </w:r>
      <w:r w:rsidR="00D928F6">
        <w:rPr>
          <w:noProof/>
        </w:rPr>
        <w:t>A</w:t>
      </w:r>
      <w:r w:rsidR="00D928F6">
        <w:noBreakHyphen/>
      </w:r>
      <w:r w:rsidR="00D928F6">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D928F6" w:rsidRPr="00076E91">
        <w:t xml:space="preserve">Table </w:t>
      </w:r>
      <w:r w:rsidR="00D928F6">
        <w:rPr>
          <w:noProof/>
        </w:rPr>
        <w:t>A</w:t>
      </w:r>
      <w:r w:rsidR="00D928F6">
        <w:noBreakHyphen/>
      </w:r>
      <w:r w:rsidR="00D928F6">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B633184" w:rsidR="00E959B2" w:rsidRPr="00076E91" w:rsidRDefault="00E959B2" w:rsidP="008D799A">
      <w:pPr>
        <w:pStyle w:val="Caption"/>
        <w:spacing w:after="0" w:line="360" w:lineRule="auto"/>
      </w:pPr>
      <w:bookmarkStart w:id="14" w:name="_Ref381452921"/>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5</w:t>
      </w:r>
      <w:r w:rsidR="00DE1AD5">
        <w:fldChar w:fldCharType="end"/>
      </w:r>
      <w:bookmarkEnd w:id="14"/>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6A16C4CF"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EB4074">
        <w:rPr>
          <w:szCs w:val="24"/>
        </w:rPr>
        <w:instrText xml:space="preserve"> ADDIN ZOTERO_ITEM CSL_CITATION {"citationID":"8AwTkund","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pFYmKOtA","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0oSKgCMo","properties":{"formattedCitation":"(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EB4074" w:rsidRPr="00EB4074">
        <w:rPr>
          <w:szCs w:val="24"/>
        </w:rPr>
        <w:t xml:space="preserve">(Letunic </w:t>
      </w:r>
      <w:r w:rsidR="00EB4074" w:rsidRPr="00EB4074">
        <w:rPr>
          <w:i/>
          <w:iCs/>
          <w:szCs w:val="24"/>
        </w:rPr>
        <w:t>et al.</w:t>
      </w:r>
      <w:r w:rsidR="00EB4074" w:rsidRPr="00EB4074">
        <w:rPr>
          <w:szCs w:val="24"/>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0E575911" w:rsidR="00EB18BA" w:rsidRPr="00076E91" w:rsidRDefault="003F7481" w:rsidP="008D799A">
      <w:pPr>
        <w:pStyle w:val="Caption"/>
        <w:spacing w:after="0" w:line="360" w:lineRule="auto"/>
      </w:pPr>
      <w:bookmarkStart w:id="15" w:name="_Ref381546097"/>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6</w:t>
      </w:r>
      <w:r w:rsidR="00DE1AD5">
        <w:fldChar w:fldCharType="end"/>
      </w:r>
      <w:bookmarkEnd w:id="15"/>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D928F6" w:rsidRPr="00076E91">
        <w:t xml:space="preserve">Figure </w:t>
      </w:r>
      <w:r w:rsidR="00D928F6">
        <w:rPr>
          <w:noProof/>
        </w:rPr>
        <w:t>A</w:t>
      </w:r>
      <w:r w:rsidR="00D928F6">
        <w:noBreakHyphen/>
      </w:r>
      <w:r w:rsidR="00D928F6">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D4CBC82" w:rsidR="00EB18BA" w:rsidRPr="00076E91" w:rsidRDefault="009708BB" w:rsidP="008D799A">
      <w:pPr>
        <w:pStyle w:val="Caption"/>
        <w:spacing w:after="0" w:line="360" w:lineRule="auto"/>
      </w:pPr>
      <w:bookmarkStart w:id="16" w:name="_Ref381546185"/>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7</w:t>
      </w:r>
      <w:r w:rsidR="00DE1AD5">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D928F6" w:rsidRPr="00076E91">
        <w:t xml:space="preserve">Figure </w:t>
      </w:r>
      <w:r w:rsidR="00D928F6">
        <w:rPr>
          <w:noProof/>
        </w:rPr>
        <w:t>A</w:t>
      </w:r>
      <w:r w:rsidR="00D928F6">
        <w:noBreakHyphen/>
      </w:r>
      <w:r w:rsidR="00D928F6">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D928F6" w:rsidRPr="00076E91">
        <w:t xml:space="preserve">Figure </w:t>
      </w:r>
      <w:r w:rsidR="00D928F6">
        <w:rPr>
          <w:noProof/>
        </w:rPr>
        <w:t>A</w:t>
      </w:r>
      <w:r w:rsidR="00D928F6">
        <w:noBreakHyphen/>
      </w:r>
      <w:r w:rsidR="00D928F6">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7EC7889" w:rsidR="00883209" w:rsidRPr="00076E91" w:rsidRDefault="00883209" w:rsidP="008D799A">
      <w:pPr>
        <w:pStyle w:val="Caption"/>
        <w:spacing w:after="0" w:line="360" w:lineRule="auto"/>
      </w:pPr>
      <w:bookmarkStart w:id="17" w:name="_Ref381546769"/>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8</w:t>
      </w:r>
      <w:r w:rsidR="00DE1AD5">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29BCF657"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sidR="00EB4074">
        <w:rPr>
          <w:szCs w:val="24"/>
        </w:rPr>
        <w:instrText xml:space="preserve"> ADDIN ZOTERO_ITEM CSL_CITATION {"citationID":"JUf7c8CS","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00EB4074" w:rsidRPr="00EB4074">
        <w:rPr>
          <w:szCs w:val="24"/>
        </w:rPr>
        <w:t>(Kanehisa, Sato, and Morishima,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B4074">
        <w:rPr>
          <w:szCs w:val="24"/>
        </w:rPr>
        <w:instrText xml:space="preserve"> ADDIN ZOTERO_ITEM CSL_CITATION {"citationID":"6AUUOl0d","properties":{"formattedCitation":"(Kanehisa, Sato, Kawashima, {\\i{}et al.}, 2016)","plainCitation":"(Kanehisa, Sato, Kawashima, et al., 2016)","noteIndex":0},"citationItems":[{"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B4074" w:rsidRPr="00EB4074">
        <w:rPr>
          <w:szCs w:val="24"/>
        </w:rPr>
        <w:t xml:space="preserve">(Kanehisa, Sato, Kawashima, </w:t>
      </w:r>
      <w:r w:rsidR="00EB4074" w:rsidRPr="00EB4074">
        <w:rPr>
          <w:i/>
          <w:iCs/>
          <w:szCs w:val="24"/>
        </w:rPr>
        <w:t>et al.</w:t>
      </w:r>
      <w:r w:rsidR="00EB4074" w:rsidRPr="00EB4074">
        <w:rPr>
          <w:szCs w:val="24"/>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D928F6" w:rsidRPr="00076E91">
        <w:t xml:space="preserve">Table </w:t>
      </w:r>
      <w:r w:rsidR="00D928F6">
        <w:rPr>
          <w:noProof/>
        </w:rPr>
        <w:t>A</w:t>
      </w:r>
      <w:r w:rsidR="00D928F6">
        <w:noBreakHyphen/>
      </w:r>
      <w:r w:rsidR="00D928F6">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18" w:name="_Ref383849425"/>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1</w:t>
      </w:r>
      <w:r w:rsidR="009E69A4">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20FCFC40"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00EB4074">
        <w:rPr>
          <w:szCs w:val="24"/>
        </w:rPr>
        <w:instrText xml:space="preserve"> ADDIN ZOTERO_ITEM CSL_CITATION {"citationID":"JOW8osGI","properties":{"formattedCitation":"(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00EB4074" w:rsidRPr="00EB4074">
        <w:rPr>
          <w:szCs w:val="24"/>
        </w:rPr>
        <w:t xml:space="preserve">(Ashburner </w:t>
      </w:r>
      <w:r w:rsidR="00EB4074" w:rsidRPr="00EB4074">
        <w:rPr>
          <w:i/>
          <w:iCs/>
          <w:szCs w:val="24"/>
        </w:rPr>
        <w:t>et al.</w:t>
      </w:r>
      <w:r w:rsidR="00EB4074" w:rsidRPr="00EB4074">
        <w:rPr>
          <w:szCs w:val="24"/>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EB4074">
        <w:rPr>
          <w:szCs w:val="24"/>
        </w:rPr>
        <w:instrText xml:space="preserve"> ADDIN ZOTERO_ITEM CSL_CITATION {"citationID":"ABGMewvV","properties":{"formattedCitation":"(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EB4074" w:rsidRPr="00EB4074">
        <w:rPr>
          <w:szCs w:val="24"/>
        </w:rPr>
        <w:t xml:space="preserve">(Götz </w:t>
      </w:r>
      <w:r w:rsidR="00EB4074" w:rsidRPr="00EB4074">
        <w:rPr>
          <w:i/>
          <w:iCs/>
          <w:szCs w:val="24"/>
        </w:rPr>
        <w:t>et al.</w:t>
      </w:r>
      <w:r w:rsidR="00EB4074" w:rsidRPr="00EB4074">
        <w:rPr>
          <w:szCs w:val="24"/>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D928F6">
        <w:t xml:space="preserve">Table </w:t>
      </w:r>
      <w:r w:rsidR="00D928F6">
        <w:rPr>
          <w:noProof/>
        </w:rPr>
        <w:t>A</w:t>
      </w:r>
      <w:r w:rsidR="00D928F6">
        <w:noBreakHyphen/>
      </w:r>
      <w:r w:rsidR="00D928F6">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9" w:name="_Ref383861995"/>
      <w:r>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2</w:t>
      </w:r>
      <w:r w:rsidR="009E69A4">
        <w:fldChar w:fldCharType="end"/>
      </w:r>
      <w:bookmarkEnd w:id="19"/>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GO:0017183</w:t>
            </w:r>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peptidyl-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GO:0016021</w:t>
            </w:r>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integral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GO:0008080</w:t>
            </w:r>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N-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GO:0005643</w:t>
            </w:r>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nuclear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GO:0016973</w:t>
            </w:r>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poly(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GO:0016020</w:t>
            </w:r>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membrane</w:t>
            </w:r>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GO:0016192</w:t>
            </w:r>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vesicle-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protein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GO:0004672</w:t>
            </w:r>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protein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GO:0006468</w:t>
            </w:r>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protein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protein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GO:0016881</w:t>
            </w:r>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acid-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GO:0045116</w:t>
            </w:r>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protein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GO:0016020</w:t>
            </w:r>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membrane</w:t>
            </w:r>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protein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protein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protein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GO:0003676</w:t>
            </w:r>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nucleic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GO:0015078</w:t>
            </w:r>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proton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GO:0015991</w:t>
            </w:r>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ATP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GO:0033177</w:t>
            </w:r>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proton-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GO:0033179</w:t>
            </w:r>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proton-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protein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protein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GO:0006364</w:t>
            </w:r>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rRNA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GO:0008033</w:t>
            </w:r>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tRNA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D928F6">
        <w:t xml:space="preserve">Table </w:t>
      </w:r>
      <w:r w:rsidR="00D928F6">
        <w:rPr>
          <w:noProof/>
        </w:rPr>
        <w:t>A</w:t>
      </w:r>
      <w:r w:rsidR="00D928F6">
        <w:noBreakHyphen/>
      </w:r>
      <w:r w:rsidR="00D928F6">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20" w:name="_Ref383866029"/>
      <w:r>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3</w:t>
      </w:r>
      <w:r w:rsidR="009E69A4">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DA4E65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EB4074">
        <w:rPr>
          <w:szCs w:val="24"/>
        </w:rPr>
        <w:instrText xml:space="preserve"> ADDIN ZOTERO_ITEM CSL_CITATION {"citationID":"nPxm7eet","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EB4074">
        <w:rPr>
          <w:szCs w:val="24"/>
        </w:rPr>
        <w:instrText xml:space="preserve"> ADDIN ZOTERO_ITEM CSL_CITATION {"citationID":"8tP1rQNk","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21A67ADF"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EB4074">
        <w:rPr>
          <w:szCs w:val="24"/>
        </w:rPr>
        <w:instrText xml:space="preserve"> ADDIN ZOTERO_ITEM CSL_CITATION {"citationID":"bVImgYch","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2F8AFA2B"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B4074">
        <w:rPr>
          <w:szCs w:val="24"/>
        </w:rPr>
        <w:instrText xml:space="preserve"> ADDIN ZOTERO_ITEM CSL_CITATION {"citationID":"uUlHA0oD","properties":{"formattedCitation":"(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B4074" w:rsidRPr="00EB4074">
        <w:rPr>
          <w:szCs w:val="24"/>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EB4074">
        <w:rPr>
          <w:szCs w:val="24"/>
        </w:rPr>
        <w:instrText xml:space="preserve"> ADDIN ZOTERO_ITEM CSL_CITATION {"citationID":"nPOS0CX3","properties":{"formattedCitation":"(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EB4074" w:rsidRPr="00EB4074">
        <w:rPr>
          <w:szCs w:val="24"/>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EB4074">
        <w:rPr>
          <w:szCs w:val="24"/>
        </w:rPr>
        <w:instrText xml:space="preserve"> ADDIN ZOTERO_ITEM CSL_CITATION {"citationID":"aCkEb1Jl","properties":{"formattedCitation":"(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EB4074" w:rsidRPr="00EB4074">
        <w:rPr>
          <w:szCs w:val="24"/>
        </w:rPr>
        <w:t xml:space="preserve">(Adams </w:t>
      </w:r>
      <w:r w:rsidR="00EB4074" w:rsidRPr="00EB4074">
        <w:rPr>
          <w:i/>
          <w:iCs/>
          <w:szCs w:val="24"/>
        </w:rPr>
        <w:t>et al.</w:t>
      </w:r>
      <w:r w:rsidR="00EB4074" w:rsidRPr="00EB4074">
        <w:rPr>
          <w:szCs w:val="24"/>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EB4074">
        <w:rPr>
          <w:szCs w:val="24"/>
        </w:rPr>
        <w:instrText xml:space="preserve"> ADDIN ZOTERO_ITEM CSL_CITATION {"citationID":"hpJXYFRI","properties":{"formattedCitation":"(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EB4074" w:rsidRPr="00EB4074">
        <w:rPr>
          <w:szCs w:val="24"/>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EB4074">
        <w:rPr>
          <w:szCs w:val="24"/>
        </w:rPr>
        <w:instrText xml:space="preserve"> ADDIN ZOTERO_ITEM CSL_CITATION {"citationID":"Fxpzaip8","properties":{"formattedCitation":"(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EB4074" w:rsidRPr="00EB4074">
        <w:rPr>
          <w:szCs w:val="24"/>
        </w:rPr>
        <w:t xml:space="preserve">(Loewenstein </w:t>
      </w:r>
      <w:r w:rsidR="00EB4074" w:rsidRPr="00EB4074">
        <w:rPr>
          <w:i/>
          <w:iCs/>
          <w:szCs w:val="24"/>
        </w:rPr>
        <w:t>et al.</w:t>
      </w:r>
      <w:r w:rsidR="00EB4074" w:rsidRPr="00EB4074">
        <w:rPr>
          <w:szCs w:val="24"/>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EB4074">
        <w:rPr>
          <w:szCs w:val="24"/>
        </w:rPr>
        <w:instrText xml:space="preserve"> ADDIN ZOTERO_ITEM CSL_CITATION {"citationID":"JcXWALZW","properties":{"formattedCitation":"(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EB4074" w:rsidRPr="00EB4074">
        <w:rPr>
          <w:szCs w:val="24"/>
        </w:rPr>
        <w:t xml:space="preserve">(Sael </w:t>
      </w:r>
      <w:r w:rsidR="00EB4074" w:rsidRPr="00EB4074">
        <w:rPr>
          <w:i/>
          <w:iCs/>
          <w:szCs w:val="24"/>
        </w:rPr>
        <w:t>et al.</w:t>
      </w:r>
      <w:r w:rsidR="00EB4074" w:rsidRPr="00EB4074">
        <w:rPr>
          <w:szCs w:val="24"/>
        </w:rPr>
        <w:t>, 2012)</w:t>
      </w:r>
      <w:r w:rsidR="00CD736A">
        <w:rPr>
          <w:szCs w:val="24"/>
        </w:rPr>
        <w:fldChar w:fldCharType="end"/>
      </w:r>
      <w:r w:rsidR="00346D5F">
        <w:rPr>
          <w:szCs w:val="24"/>
        </w:rPr>
        <w:t>.</w:t>
      </w:r>
    </w:p>
    <w:p w14:paraId="5E5FFDC1" w14:textId="0F48479C"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EB4074">
        <w:rPr>
          <w:szCs w:val="24"/>
        </w:rPr>
        <w:instrText xml:space="preserve"> ADDIN ZOTERO_ITEM CSL_CITATION {"citationID":"kZ3lyrls","properties":{"formattedCitation":"(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EB4074" w:rsidRPr="00EB4074">
        <w:rPr>
          <w:szCs w:val="24"/>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EB4074">
        <w:rPr>
          <w:szCs w:val="24"/>
        </w:rPr>
        <w:instrText xml:space="preserve"> ADDIN ZOTERO_ITEM CSL_CITATION {"citationID":"nDILWcle","properties":{"formattedCitation":"(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EB4074">
        <w:rPr>
          <w:szCs w:val="24"/>
          <w:highlight w:val="yellow"/>
        </w:rPr>
        <w:instrText xml:space="preserve"> ADDIN ZOTERO_ITEM CSL_CITATION {"citationID":"8xXrJ4O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EB4074" w:rsidRPr="00EB4074">
        <w:rPr>
          <w:szCs w:val="24"/>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EB4074">
        <w:rPr>
          <w:szCs w:val="24"/>
        </w:rPr>
        <w:instrText xml:space="preserve"> ADDIN ZOTERO_ITEM CSL_CITATION {"citationID":"4HN70uVW","properties":{"formattedCitation":"(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EB4074" w:rsidRPr="00EB4074">
        <w:rPr>
          <w:szCs w:val="24"/>
        </w:rPr>
        <w:t xml:space="preserve">(Apic </w:t>
      </w:r>
      <w:r w:rsidR="00EB4074" w:rsidRPr="00EB4074">
        <w:rPr>
          <w:i/>
          <w:iCs/>
          <w:szCs w:val="24"/>
        </w:rPr>
        <w:t>et al.</w:t>
      </w:r>
      <w:r w:rsidR="00EB4074" w:rsidRPr="00EB4074">
        <w:rPr>
          <w:szCs w:val="24"/>
        </w:rPr>
        <w:t xml:space="preserve">, 2001; Reid </w:t>
      </w:r>
      <w:r w:rsidR="00EB4074" w:rsidRPr="00EB4074">
        <w:rPr>
          <w:i/>
          <w:iCs/>
          <w:szCs w:val="24"/>
        </w:rPr>
        <w:t>et al.</w:t>
      </w:r>
      <w:r w:rsidR="00EB4074" w:rsidRPr="00EB4074">
        <w:rPr>
          <w:szCs w:val="24"/>
        </w:rPr>
        <w:t>, 2007)</w:t>
      </w:r>
      <w:r w:rsidR="00F141AD">
        <w:rPr>
          <w:szCs w:val="24"/>
        </w:rPr>
        <w:fldChar w:fldCharType="end"/>
      </w:r>
      <w:r w:rsidR="00F141AD">
        <w:rPr>
          <w:szCs w:val="24"/>
        </w:rPr>
        <w:t>.</w:t>
      </w:r>
    </w:p>
    <w:p w14:paraId="7A894535" w14:textId="2A274A1F"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EB4074">
        <w:rPr>
          <w:szCs w:val="24"/>
        </w:rPr>
        <w:instrText xml:space="preserve"> ADDIN ZOTERO_ITEM CSL_CITATION {"citationID":"d0KXGuDg","properties":{"formattedCitation":"(Kanehisa and Goto, 2000; Kanehisa, Sato, Kawashima, {\\i{}et al.}, 2016)","plainCitation":"(Kanehisa and Goto, 2000; Kanehisa, Sato, Kawashim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EB4074" w:rsidRPr="00EB4074">
        <w:rPr>
          <w:szCs w:val="24"/>
        </w:rPr>
        <w:t xml:space="preserve">(Kanehisa and Goto, 2000; Kanehisa, Sato, Kawashima, </w:t>
      </w:r>
      <w:r w:rsidR="00EB4074" w:rsidRPr="00EB4074">
        <w:rPr>
          <w:i/>
          <w:iCs/>
          <w:szCs w:val="24"/>
        </w:rPr>
        <w:t>et al.</w:t>
      </w:r>
      <w:r w:rsidR="00EB4074" w:rsidRPr="00EB4074">
        <w:rPr>
          <w:szCs w:val="24"/>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EB4074">
        <w:rPr>
          <w:szCs w:val="24"/>
        </w:rPr>
        <w:instrText xml:space="preserve"> ADDIN ZOTERO_ITEM CSL_CITATION {"citationID":"RDw6m2LN","properties":{"formattedCitation":"(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EB4074" w:rsidRPr="00EB4074">
        <w:rPr>
          <w:szCs w:val="24"/>
        </w:rPr>
        <w:t xml:space="preserve">(Kanehisa </w:t>
      </w:r>
      <w:r w:rsidR="00EB4074" w:rsidRPr="00EB4074">
        <w:rPr>
          <w:i/>
          <w:iCs/>
          <w:szCs w:val="24"/>
        </w:rPr>
        <w:t>et al.</w:t>
      </w:r>
      <w:r w:rsidR="00EB4074" w:rsidRPr="00EB4074">
        <w:rPr>
          <w:szCs w:val="24"/>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D928F6" w:rsidRPr="00076E91">
        <w:t xml:space="preserve">Figure </w:t>
      </w:r>
      <w:r w:rsidR="00D928F6">
        <w:rPr>
          <w:noProof/>
        </w:rPr>
        <w:t>A</w:t>
      </w:r>
      <w:r w:rsidR="00D928F6">
        <w:noBreakHyphen/>
      </w:r>
      <w:r w:rsidR="00D928F6">
        <w:rPr>
          <w:noProof/>
        </w:rPr>
        <w:t>19</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076BDFF2" w:rsidR="000E0EEC" w:rsidRPr="00076E91" w:rsidRDefault="00B01FCE" w:rsidP="008D799A">
      <w:pPr>
        <w:pStyle w:val="Caption"/>
        <w:spacing w:after="0" w:line="360" w:lineRule="auto"/>
      </w:pPr>
      <w:bookmarkStart w:id="21" w:name="_Ref381605755"/>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19</w:t>
      </w:r>
      <w:r w:rsidR="00DE1AD5">
        <w:fldChar w:fldCharType="end"/>
      </w:r>
      <w:bookmarkEnd w:id="21"/>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D928F6" w:rsidRPr="00076E91">
        <w:t xml:space="preserve">Table </w:t>
      </w:r>
      <w:r w:rsidR="00D928F6">
        <w:rPr>
          <w:noProof/>
        </w:rPr>
        <w:t>A</w:t>
      </w:r>
      <w:r w:rsidR="00D928F6">
        <w:noBreakHyphen/>
      </w:r>
      <w:r w:rsidR="00D928F6">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44B904C0"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EB4074">
        <w:rPr>
          <w:szCs w:val="24"/>
        </w:rPr>
        <w:instrText xml:space="preserve"> ADDIN ZOTERO_ITEM CSL_CITATION {"citationID":"1c1MptS0","properties":{"formattedCitation":"(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EB4074" w:rsidRPr="00EB4074">
        <w:rPr>
          <w:szCs w:val="24"/>
        </w:rPr>
        <w:t xml:space="preserve">(Moriya </w:t>
      </w:r>
      <w:r w:rsidR="00EB4074" w:rsidRPr="00EB4074">
        <w:rPr>
          <w:i/>
          <w:iCs/>
          <w:szCs w:val="24"/>
        </w:rPr>
        <w:t>et al.</w:t>
      </w:r>
      <w:r w:rsidR="00EB4074" w:rsidRPr="00EB4074">
        <w:rPr>
          <w:szCs w:val="24"/>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EB4074">
        <w:rPr>
          <w:szCs w:val="24"/>
        </w:rPr>
        <w:instrText xml:space="preserve"> ADDIN ZOTERO_ITEM CSL_CITATION {"citationID":"k5kq8RXg","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EB4074" w:rsidRPr="00EB4074">
        <w:rPr>
          <w:szCs w:val="24"/>
        </w:rPr>
        <w:t>(Kanehisa, Sato, and Morishima, 2016)</w:t>
      </w:r>
      <w:r w:rsidR="00023C60">
        <w:rPr>
          <w:szCs w:val="24"/>
        </w:rPr>
        <w:fldChar w:fldCharType="end"/>
      </w:r>
      <w:r w:rsidR="00346973">
        <w:rPr>
          <w:szCs w:val="24"/>
        </w:rPr>
        <w:t xml:space="preserve"> from KEGG</w:t>
      </w:r>
      <w:r w:rsidRPr="00076E91">
        <w:rPr>
          <w:szCs w:val="24"/>
        </w:rPr>
        <w:t>.</w:t>
      </w:r>
    </w:p>
    <w:p w14:paraId="46984600" w14:textId="6FD6A3D9"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EB4074">
        <w:rPr>
          <w:szCs w:val="24"/>
        </w:rPr>
        <w:instrText xml:space="preserve"> ADDIN ZOTERO_ITEM CSL_CITATION {"citationID":"KWKTyoK3","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EB4074" w:rsidRPr="00EB4074">
        <w:rPr>
          <w:szCs w:val="24"/>
        </w:rPr>
        <w:t>(Kanehisa, Sato, and Morishima,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D928F6" w:rsidRPr="00076E91">
        <w:t xml:space="preserve">Figure </w:t>
      </w:r>
      <w:r w:rsidR="00D928F6">
        <w:rPr>
          <w:noProof/>
        </w:rPr>
        <w:t>A</w:t>
      </w:r>
      <w:r w:rsidR="00D928F6">
        <w:noBreakHyphen/>
      </w:r>
      <w:r w:rsidR="00D928F6">
        <w:rPr>
          <w:noProof/>
        </w:rPr>
        <w:t>20</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7309D22" w:rsidR="00814A0A" w:rsidRPr="00076E91" w:rsidRDefault="00814A0A" w:rsidP="008D799A">
      <w:pPr>
        <w:pStyle w:val="Caption"/>
        <w:spacing w:after="0" w:line="360" w:lineRule="auto"/>
      </w:pPr>
      <w:bookmarkStart w:id="22" w:name="_Ref371838184"/>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0</w:t>
      </w:r>
      <w:r w:rsidR="00DE1AD5">
        <w:fldChar w:fldCharType="end"/>
      </w:r>
      <w:bookmarkEnd w:id="22"/>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21</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60266415" w:rsidR="00814A0A" w:rsidRPr="00076E91" w:rsidRDefault="00814A0A" w:rsidP="008D799A">
      <w:pPr>
        <w:pStyle w:val="Caption"/>
        <w:spacing w:after="0" w:line="360" w:lineRule="auto"/>
      </w:pPr>
      <w:bookmarkStart w:id="23" w:name="_Ref339564538"/>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1</w:t>
      </w:r>
      <w:r w:rsidR="00DE1AD5">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D928F6">
        <w:t xml:space="preserve">Table </w:t>
      </w:r>
      <w:r w:rsidR="00D928F6">
        <w:rPr>
          <w:noProof/>
        </w:rPr>
        <w:t>A</w:t>
      </w:r>
      <w:r w:rsidR="00D928F6">
        <w:noBreakHyphen/>
      </w:r>
      <w:r w:rsidR="00D928F6">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24" w:name="_Ref383951269"/>
      <w:r>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4</w:t>
      </w:r>
      <w:r w:rsidR="009E69A4">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r w:rsidRPr="00076E91">
              <w:rPr>
                <w:rFonts w:cs="Times New Roman"/>
                <w:b/>
                <w:bCs/>
                <w:color w:val="A2A2A2"/>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54D58A2"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EB4074">
        <w:rPr>
          <w:szCs w:val="24"/>
        </w:rPr>
        <w:instrText xml:space="preserve"> ADDIN ZOTERO_ITEM CSL_CITATION {"citationID":"itTlmL8a","properties":{"formattedCitation":"(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EB4074" w:rsidRPr="00EB4074">
        <w:rPr>
          <w:szCs w:val="24"/>
        </w:rPr>
        <w:t xml:space="preserve">(O’Brien </w:t>
      </w:r>
      <w:r w:rsidR="00EB4074" w:rsidRPr="00EB4074">
        <w:rPr>
          <w:i/>
          <w:iCs/>
          <w:szCs w:val="24"/>
        </w:rPr>
        <w:t>et al.</w:t>
      </w:r>
      <w:r w:rsidR="00EB4074" w:rsidRPr="00EB4074">
        <w:rPr>
          <w:szCs w:val="24"/>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D928F6">
        <w:t xml:space="preserve">Table </w:t>
      </w:r>
      <w:r w:rsidR="00D928F6">
        <w:rPr>
          <w:noProof/>
        </w:rPr>
        <w:t>A</w:t>
      </w:r>
      <w:r w:rsidR="00D928F6">
        <w:noBreakHyphen/>
      </w:r>
      <w:r w:rsidR="00D928F6">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r w:rsidR="000172D6" w:rsidRPr="00AC2785">
        <w:rPr>
          <w:szCs w:val="24"/>
          <w:highlight w:val="yellow"/>
        </w:rPr>
        <w:t>.</w:t>
      </w:r>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22</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618F3C80" w:rsidR="006D12A5" w:rsidRPr="00076E91" w:rsidRDefault="006D12A5" w:rsidP="008D799A">
      <w:pPr>
        <w:pStyle w:val="Caption"/>
        <w:spacing w:after="0" w:line="360" w:lineRule="auto"/>
      </w:pPr>
      <w:bookmarkStart w:id="25" w:name="_Ref371840327"/>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2</w:t>
      </w:r>
      <w:r w:rsidR="00DE1AD5">
        <w:fldChar w:fldCharType="end"/>
      </w:r>
      <w:bookmarkEnd w:id="25"/>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D928F6" w:rsidRPr="00076E91">
        <w:t xml:space="preserve">Figure </w:t>
      </w:r>
      <w:r w:rsidR="00D928F6">
        <w:rPr>
          <w:noProof/>
        </w:rPr>
        <w:t>A</w:t>
      </w:r>
      <w:r w:rsidR="00D928F6">
        <w:noBreakHyphen/>
      </w:r>
      <w:r w:rsidR="00D928F6">
        <w:rPr>
          <w:noProof/>
        </w:rPr>
        <w:t>23</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37F68F0" w:rsidR="006D12A5" w:rsidRPr="00076E91" w:rsidRDefault="006D12A5" w:rsidP="008D799A">
      <w:pPr>
        <w:pStyle w:val="Caption"/>
        <w:spacing w:after="0" w:line="360" w:lineRule="auto"/>
      </w:pPr>
      <w:bookmarkStart w:id="26" w:name="_Ref371840694"/>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3</w:t>
      </w:r>
      <w:r w:rsidR="00DE1AD5">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D928F6">
        <w:t xml:space="preserve">Table </w:t>
      </w:r>
      <w:r w:rsidR="00D928F6">
        <w:rPr>
          <w:noProof/>
        </w:rPr>
        <w:t>A</w:t>
      </w:r>
      <w:r w:rsidR="00D928F6">
        <w:noBreakHyphen/>
      </w:r>
      <w:r w:rsidR="00D928F6">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27" w:name="_Ref383957002"/>
      <w:r>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5</w:t>
      </w:r>
      <w:r w:rsidR="009E69A4">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D928F6" w:rsidRPr="00076E91">
        <w:t xml:space="preserve">Figure </w:t>
      </w:r>
      <w:r w:rsidR="00D928F6">
        <w:rPr>
          <w:noProof/>
        </w:rPr>
        <w:t>A</w:t>
      </w:r>
      <w:r w:rsidR="00D928F6">
        <w:noBreakHyphen/>
      </w:r>
      <w:r w:rsidR="00D928F6">
        <w:rPr>
          <w:noProof/>
        </w:rPr>
        <w:t>24</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4B02D03" w:rsidR="006D12A5" w:rsidRPr="00076E91" w:rsidRDefault="006D12A5" w:rsidP="008D799A">
      <w:pPr>
        <w:pStyle w:val="Caption"/>
        <w:spacing w:after="0" w:line="360" w:lineRule="auto"/>
      </w:pPr>
      <w:bookmarkStart w:id="28" w:name="_Ref371841357"/>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4</w:t>
      </w:r>
      <w:r w:rsidR="00DE1AD5">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0857610C" w:rsidR="00FD43E0" w:rsidRPr="00076E91" w:rsidRDefault="00FD43E0" w:rsidP="008D799A">
      <w:pPr>
        <w:pStyle w:val="Caption"/>
        <w:spacing w:after="0" w:line="360" w:lineRule="auto"/>
      </w:pPr>
      <w:bookmarkStart w:id="29" w:name="_Ref371842424"/>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5</w:t>
      </w:r>
      <w:r w:rsidR="00DE1AD5">
        <w:fldChar w:fldCharType="end"/>
      </w:r>
      <w:bookmarkEnd w:id="29"/>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25</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26</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5F7EEF63" w:rsidR="00FD43E0" w:rsidRPr="00076E91" w:rsidRDefault="00FD43E0" w:rsidP="008D799A">
      <w:pPr>
        <w:pStyle w:val="Caption"/>
        <w:spacing w:after="0" w:line="360" w:lineRule="auto"/>
      </w:pPr>
      <w:bookmarkStart w:id="30" w:name="_Ref371842426"/>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6</w:t>
      </w:r>
      <w:r w:rsidR="00DE1AD5">
        <w:fldChar w:fldCharType="end"/>
      </w:r>
      <w:bookmarkEnd w:id="30"/>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D928F6" w:rsidRPr="00076E91">
        <w:t xml:space="preserve">Figure </w:t>
      </w:r>
      <w:r w:rsidR="00D928F6">
        <w:rPr>
          <w:noProof/>
        </w:rPr>
        <w:t>A</w:t>
      </w:r>
      <w:r w:rsidR="00D928F6">
        <w:noBreakHyphen/>
      </w:r>
      <w:r w:rsidR="00D928F6">
        <w:rPr>
          <w:noProof/>
        </w:rPr>
        <w:t>27</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0EF33978" w:rsidR="00FD43E0" w:rsidRPr="00076E91" w:rsidRDefault="0034446C" w:rsidP="008D799A">
      <w:pPr>
        <w:pStyle w:val="Caption"/>
        <w:spacing w:after="0" w:line="360" w:lineRule="auto"/>
      </w:pPr>
      <w:bookmarkStart w:id="31" w:name="_Ref381607635"/>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7</w:t>
      </w:r>
      <w:r w:rsidR="00DE1AD5">
        <w:fldChar w:fldCharType="end"/>
      </w:r>
      <w:bookmarkEnd w:id="31"/>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D928F6" w:rsidRPr="00076E91">
        <w:t xml:space="preserve">Figure </w:t>
      </w:r>
      <w:r w:rsidR="00D928F6">
        <w:rPr>
          <w:noProof/>
        </w:rPr>
        <w:t>A</w:t>
      </w:r>
      <w:r w:rsidR="00D928F6">
        <w:noBreakHyphen/>
      </w:r>
      <w:r w:rsidR="00D928F6">
        <w:rPr>
          <w:noProof/>
        </w:rPr>
        <w:t>28</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10C87FD2">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0A4E46" w14:textId="604D60E8" w:rsidR="008F5818" w:rsidRPr="00076E91" w:rsidRDefault="008F5818" w:rsidP="008D799A">
      <w:pPr>
        <w:pStyle w:val="Caption"/>
        <w:spacing w:after="0" w:line="360" w:lineRule="auto"/>
      </w:pPr>
      <w:bookmarkStart w:id="32" w:name="_Ref374250297"/>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8</w:t>
      </w:r>
      <w:r w:rsidR="00DE1AD5">
        <w:fldChar w:fldCharType="end"/>
      </w:r>
      <w:bookmarkEnd w:id="32"/>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D928F6">
        <w:t xml:space="preserve">Table </w:t>
      </w:r>
      <w:r w:rsidR="00D928F6">
        <w:rPr>
          <w:noProof/>
        </w:rPr>
        <w:t>A</w:t>
      </w:r>
      <w:r w:rsidR="00D928F6">
        <w:noBreakHyphen/>
      </w:r>
      <w:r w:rsidR="00D928F6">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D928F6" w:rsidRPr="00076E91">
        <w:t xml:space="preserve">Figure </w:t>
      </w:r>
      <w:r w:rsidR="00D928F6">
        <w:rPr>
          <w:noProof/>
        </w:rPr>
        <w:t>A</w:t>
      </w:r>
      <w:r w:rsidR="00D928F6">
        <w:noBreakHyphen/>
      </w:r>
      <w:r w:rsidR="00D928F6">
        <w:rPr>
          <w:noProof/>
        </w:rPr>
        <w:t>37</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D928F6" w:rsidRPr="00076E91">
        <w:t xml:space="preserve">Figure </w:t>
      </w:r>
      <w:r w:rsidR="00D928F6">
        <w:rPr>
          <w:noProof/>
        </w:rPr>
        <w:t>A</w:t>
      </w:r>
      <w:r w:rsidR="00D928F6">
        <w:noBreakHyphen/>
      </w:r>
      <w:r w:rsidR="00D928F6">
        <w:rPr>
          <w:noProof/>
        </w:rPr>
        <w:t>35</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D928F6" w:rsidRPr="00076E91">
        <w:t xml:space="preserve">Figure </w:t>
      </w:r>
      <w:r w:rsidR="00D928F6">
        <w:rPr>
          <w:noProof/>
        </w:rPr>
        <w:t>A</w:t>
      </w:r>
      <w:r w:rsidR="00D928F6">
        <w:noBreakHyphen/>
      </w:r>
      <w:r w:rsidR="00D928F6">
        <w:rPr>
          <w:noProof/>
        </w:rPr>
        <w:t>36</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3DD6EA"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EB4074">
        <w:rPr>
          <w:szCs w:val="24"/>
        </w:rPr>
        <w:instrText xml:space="preserve"> ADDIN ZOTERO_ITEM CSL_CITATION {"citationID":"7671YIlg","properties":{"formattedCitation":"(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EB4074" w:rsidRPr="00EB4074">
        <w:rPr>
          <w:szCs w:val="24"/>
        </w:rPr>
        <w:t xml:space="preserve">(Yu </w:t>
      </w:r>
      <w:r w:rsidR="00EB4074" w:rsidRPr="00EB4074">
        <w:rPr>
          <w:i/>
          <w:iCs/>
          <w:szCs w:val="24"/>
        </w:rPr>
        <w:t>et al.</w:t>
      </w:r>
      <w:r w:rsidR="00EB4074" w:rsidRPr="00EB4074">
        <w:rPr>
          <w:szCs w:val="24"/>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EB4074">
        <w:rPr>
          <w:szCs w:val="24"/>
        </w:rPr>
        <w:instrText xml:space="preserve"> ADDIN ZOTERO_ITEM CSL_CITATION {"citationID":"6x4ewEth","properties":{"formattedCitation":"(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EB4074" w:rsidRPr="00EB4074">
        <w:rPr>
          <w:szCs w:val="24"/>
        </w:rPr>
        <w:t xml:space="preserve">(Szklarczyk </w:t>
      </w:r>
      <w:r w:rsidR="00EB4074" w:rsidRPr="00EB4074">
        <w:rPr>
          <w:i/>
          <w:iCs/>
          <w:szCs w:val="24"/>
        </w:rPr>
        <w:t>et al.</w:t>
      </w:r>
      <w:r w:rsidR="00EB4074" w:rsidRPr="00EB4074">
        <w:rPr>
          <w:szCs w:val="24"/>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0482DA47" w:rsidR="00515665" w:rsidRPr="00076E91" w:rsidRDefault="00515665" w:rsidP="008D799A">
      <w:pPr>
        <w:pStyle w:val="Caption"/>
        <w:spacing w:after="0" w:line="360" w:lineRule="auto"/>
      </w:pPr>
      <w:bookmarkStart w:id="33" w:name="_Ref374253766"/>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29</w:t>
      </w:r>
      <w:r w:rsidR="00DE1AD5">
        <w:fldChar w:fldCharType="end"/>
      </w:r>
      <w:bookmarkEnd w:id="33"/>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29</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D9AB163"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0</w:t>
      </w:r>
      <w:r w:rsidR="00DE1AD5">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D928F6" w:rsidRPr="00076E91">
        <w:t xml:space="preserve">Figure </w:t>
      </w:r>
      <w:r w:rsidR="00D928F6">
        <w:rPr>
          <w:noProof/>
        </w:rPr>
        <w:t>A</w:t>
      </w:r>
      <w:r w:rsidR="00D928F6">
        <w:noBreakHyphen/>
      </w:r>
      <w:r w:rsidR="00D928F6">
        <w:rPr>
          <w:noProof/>
        </w:rPr>
        <w:t>30</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D928F6" w:rsidRPr="00076E91">
        <w:t xml:space="preserve">Figure </w:t>
      </w:r>
      <w:r w:rsidR="00D928F6">
        <w:rPr>
          <w:noProof/>
        </w:rPr>
        <w:t>A</w:t>
      </w:r>
      <w:r w:rsidR="00D928F6">
        <w:noBreakHyphen/>
      </w:r>
      <w:r w:rsidR="00D928F6">
        <w:rPr>
          <w:noProof/>
        </w:rPr>
        <w:t>31</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E942AFA" w:rsidR="0007725F" w:rsidRPr="00076E91" w:rsidRDefault="0007725F" w:rsidP="008D799A">
      <w:pPr>
        <w:pStyle w:val="Caption"/>
        <w:spacing w:after="0" w:line="360" w:lineRule="auto"/>
      </w:pPr>
      <w:bookmarkStart w:id="35" w:name="_Ref371843960"/>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1</w:t>
      </w:r>
      <w:r w:rsidR="00DE1AD5">
        <w:fldChar w:fldCharType="end"/>
      </w:r>
      <w:bookmarkEnd w:id="35"/>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6249D908" w:rsidR="00DE6232" w:rsidRPr="00076E91" w:rsidRDefault="00DE6232" w:rsidP="00DE6232">
      <w:pPr>
        <w:pStyle w:val="Caption"/>
        <w:spacing w:after="0" w:line="360" w:lineRule="auto"/>
      </w:pPr>
      <w:bookmarkStart w:id="36" w:name="_Ref374246928"/>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2</w:t>
      </w:r>
      <w:r w:rsidR="00DE1AD5">
        <w:fldChar w:fldCharType="end"/>
      </w:r>
      <w:bookmarkEnd w:id="36"/>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5FBE2142" w:rsidR="00DE6232" w:rsidRPr="00076E91" w:rsidRDefault="00DE6232" w:rsidP="00DE6232">
      <w:pPr>
        <w:pStyle w:val="Caption"/>
        <w:spacing w:after="0" w:line="360" w:lineRule="auto"/>
      </w:pPr>
      <w:bookmarkStart w:id="37" w:name="_Ref374246931"/>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3</w:t>
      </w:r>
      <w:r w:rsidR="00DE1AD5">
        <w:fldChar w:fldCharType="end"/>
      </w:r>
      <w:bookmarkEnd w:id="37"/>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32</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33</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34</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D928F6">
        <w:rPr>
          <w:b/>
          <w:szCs w:val="24"/>
        </w:rPr>
        <w:t>Error! Reference source not found.</w:t>
      </w:r>
      <w:r w:rsidRPr="00076E91">
        <w:rPr>
          <w:szCs w:val="24"/>
        </w:rPr>
        <w:fldChar w:fldCharType="end"/>
      </w:r>
      <w:r w:rsidRPr="00076E91">
        <w:rPr>
          <w:szCs w:val="24"/>
        </w:rPr>
        <w:t>).</w:t>
      </w:r>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4BB161A9" w:rsidR="00DE6232" w:rsidRPr="00076E91" w:rsidRDefault="00DE6232" w:rsidP="00DE6232">
      <w:pPr>
        <w:pStyle w:val="Caption"/>
        <w:spacing w:after="0" w:line="360" w:lineRule="auto"/>
      </w:pPr>
      <w:bookmarkStart w:id="38" w:name="_Ref374261250"/>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4</w:t>
      </w:r>
      <w:r w:rsidR="00DE1AD5">
        <w:fldChar w:fldCharType="end"/>
      </w:r>
      <w:bookmarkEnd w:id="38"/>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5CBA9325" w:rsidR="0076190B" w:rsidRPr="00076E91" w:rsidRDefault="0076190B" w:rsidP="0076190B">
      <w:pPr>
        <w:pStyle w:val="Caption"/>
        <w:spacing w:after="0" w:line="360" w:lineRule="auto"/>
        <w:rPr>
          <w:u w:val="single"/>
        </w:rPr>
      </w:pPr>
      <w:bookmarkStart w:id="39" w:name="_Ref374250743"/>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5</w:t>
      </w:r>
      <w:r w:rsidR="00DE1AD5">
        <w:fldChar w:fldCharType="end"/>
      </w:r>
      <w:bookmarkEnd w:id="39"/>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247E06CF" w:rsidR="0076190B" w:rsidRPr="00076E91" w:rsidRDefault="0076190B" w:rsidP="0076190B">
      <w:pPr>
        <w:pStyle w:val="Caption"/>
        <w:spacing w:after="0" w:line="360" w:lineRule="auto"/>
        <w:rPr>
          <w:u w:val="single"/>
        </w:rPr>
      </w:pPr>
      <w:bookmarkStart w:id="40" w:name="_Ref374250746"/>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6</w:t>
      </w:r>
      <w:r w:rsidR="00DE1AD5">
        <w:fldChar w:fldCharType="end"/>
      </w:r>
      <w:bookmarkEnd w:id="40"/>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41" w:name="_Ref383964119"/>
      <w:r>
        <w:t xml:space="preserve">Table </w:t>
      </w:r>
      <w:r>
        <w:fldChar w:fldCharType="begin"/>
      </w:r>
      <w:r>
        <w:instrText xml:space="preserve"> STYLEREF 1 \s </w:instrText>
      </w:r>
      <w:r>
        <w:fldChar w:fldCharType="separate"/>
      </w:r>
      <w:r w:rsidR="00D928F6">
        <w:rPr>
          <w:noProof/>
        </w:rPr>
        <w:t>A</w:t>
      </w:r>
      <w:r>
        <w:fldChar w:fldCharType="end"/>
      </w:r>
      <w:r>
        <w:noBreakHyphen/>
      </w:r>
      <w:r>
        <w:fldChar w:fldCharType="begin"/>
      </w:r>
      <w:r>
        <w:instrText xml:space="preserve"> SEQ Table \* ARABIC \s 1 </w:instrText>
      </w:r>
      <w:r>
        <w:fldChar w:fldCharType="separate"/>
      </w:r>
      <w:r w:rsidR="00D928F6">
        <w:rPr>
          <w:noProof/>
        </w:rPr>
        <w:t>6</w:t>
      </w:r>
      <w:r>
        <w:fldChar w:fldCharType="end"/>
      </w:r>
      <w:bookmarkEnd w:id="41"/>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5D00828A" w:rsidR="0076190B" w:rsidRPr="00076E91" w:rsidRDefault="0076190B" w:rsidP="0076190B">
      <w:pPr>
        <w:pStyle w:val="Caption"/>
        <w:spacing w:after="0" w:line="360" w:lineRule="auto"/>
      </w:pPr>
      <w:bookmarkStart w:id="42" w:name="_Ref374253196"/>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7</w:t>
      </w:r>
      <w:r w:rsidR="00DE1AD5">
        <w:fldChar w:fldCharType="end"/>
      </w:r>
      <w:bookmarkEnd w:id="42"/>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EDC9AE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EB4074">
        <w:rPr>
          <w:szCs w:val="24"/>
        </w:rPr>
        <w:instrText xml:space="preserve"> ADDIN ZOTERO_ITEM CSL_CITATION {"citationID":"2XllwvLT","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EB4074" w:rsidRPr="00EB4074">
        <w:rPr>
          <w:szCs w:val="24"/>
        </w:rPr>
        <w:t>(Kanehisa, Sato, and Morishima,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EB4074">
        <w:rPr>
          <w:szCs w:val="24"/>
        </w:rPr>
        <w:instrText xml:space="preserve"> ADDIN ZOTERO_ITEM CSL_CITATION {"citationID":"VixOycfE","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B4074">
        <w:rPr>
          <w:szCs w:val="24"/>
        </w:rPr>
        <w:instrText xml:space="preserve"> ADDIN ZOTERO_ITEM CSL_CITATION {"citationID":"gGtTqEic","properties":{"formattedCitation":"(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B4074" w:rsidRPr="00EB4074">
        <w:rPr>
          <w:szCs w:val="24"/>
        </w:rPr>
        <w:t xml:space="preserve">(Madera and Gough, 2002; Alam </w:t>
      </w:r>
      <w:r w:rsidR="00EB4074" w:rsidRPr="00EB4074">
        <w:rPr>
          <w:i/>
          <w:iCs/>
          <w:szCs w:val="24"/>
        </w:rPr>
        <w:t>et al.</w:t>
      </w:r>
      <w:r w:rsidR="00EB4074" w:rsidRPr="00EB4074">
        <w:rPr>
          <w:szCs w:val="24"/>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put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4A6A86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JG1FMcBb","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EB4074" w:rsidRPr="00EB4074">
        <w:rPr>
          <w:szCs w:val="24"/>
        </w:rPr>
        <w:t>(Keeling and Fast, 2002a)</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D928F6" w:rsidRPr="00076E91">
        <w:t xml:space="preserve">Table </w:t>
      </w:r>
      <w:r w:rsidR="00D928F6">
        <w:rPr>
          <w:noProof/>
        </w:rPr>
        <w:t>A</w:t>
      </w:r>
      <w:r w:rsidR="00D928F6">
        <w:noBreakHyphen/>
      </w:r>
      <w:r w:rsidR="00D928F6">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5C1440CA"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EB4074">
        <w:rPr>
          <w:szCs w:val="24"/>
        </w:rPr>
        <w:instrText xml:space="preserve"> ADDIN ZOTERO_ITEM CSL_CITATION {"citationID":"vfVND5Wr","properties":{"formattedCitation":"(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EB4074" w:rsidRPr="00EB4074">
        <w:rPr>
          <w:szCs w:val="24"/>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EB4074">
        <w:rPr>
          <w:szCs w:val="24"/>
        </w:rPr>
        <w:instrText xml:space="preserve"> ADDIN ZOTERO_ITEM CSL_CITATION {"citationID":"Iw68uqQd","properties":{"formattedCitation":"(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EB4074" w:rsidRPr="00EB4074">
        <w:rPr>
          <w:szCs w:val="24"/>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8">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74C0816A" w:rsidR="00B73F2B" w:rsidRPr="00B73F2B" w:rsidRDefault="009A63CE" w:rsidP="00B73F2B">
      <w:pPr>
        <w:pStyle w:val="Caption"/>
        <w:spacing w:after="0" w:line="360" w:lineRule="auto"/>
      </w:pPr>
      <w:bookmarkStart w:id="43" w:name="_Ref383262809"/>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8</w:t>
      </w:r>
      <w:r w:rsidR="00DE1AD5">
        <w:fldChar w:fldCharType="end"/>
      </w:r>
      <w:bookmarkEnd w:id="43"/>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D928F6" w:rsidRPr="00076E91">
        <w:t xml:space="preserve">Figure </w:t>
      </w:r>
      <w:r w:rsidR="00D928F6">
        <w:rPr>
          <w:noProof/>
        </w:rPr>
        <w:t>A</w:t>
      </w:r>
      <w:r w:rsidR="00D928F6">
        <w:noBreakHyphen/>
      </w:r>
      <w:r w:rsidR="00D928F6">
        <w:rPr>
          <w:noProof/>
        </w:rPr>
        <w:t>38</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3A987678">
            <wp:extent cx="5400039" cy="3595791"/>
            <wp:effectExtent l="0" t="0" r="10795"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400039" cy="3595791"/>
                    </a:xfrm>
                    <a:prstGeom prst="rect">
                      <a:avLst/>
                    </a:prstGeom>
                  </pic:spPr>
                </pic:pic>
              </a:graphicData>
            </a:graphic>
          </wp:inline>
        </w:drawing>
      </w:r>
    </w:p>
    <w:p w14:paraId="2937EF2D" w14:textId="56694AA8" w:rsidR="004028D8" w:rsidRPr="00076E91" w:rsidRDefault="004028D8" w:rsidP="008D799A">
      <w:pPr>
        <w:pStyle w:val="Caption"/>
        <w:spacing w:after="0" w:line="360" w:lineRule="auto"/>
      </w:pPr>
      <w:bookmarkStart w:id="44" w:name="_Ref381618468"/>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39</w:t>
      </w:r>
      <w:r w:rsidR="00DE1AD5">
        <w:fldChar w:fldCharType="end"/>
      </w:r>
      <w:bookmarkEnd w:id="44"/>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D928F6" w:rsidRPr="00076E91">
        <w:t xml:space="preserve">Figure </w:t>
      </w:r>
      <w:r w:rsidR="00D928F6">
        <w:rPr>
          <w:noProof/>
        </w:rPr>
        <w:t>A</w:t>
      </w:r>
      <w:r w:rsidR="00D928F6">
        <w:noBreakHyphen/>
      </w:r>
      <w:r w:rsidR="00D928F6">
        <w:rPr>
          <w:noProof/>
        </w:rPr>
        <w:t>39</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D928F6" w:rsidRPr="00076E91">
        <w:t xml:space="preserve">Figure </w:t>
      </w:r>
      <w:r w:rsidR="00D928F6">
        <w:rPr>
          <w:noProof/>
        </w:rPr>
        <w:t>A</w:t>
      </w:r>
      <w:r w:rsidR="00D928F6">
        <w:noBreakHyphen/>
      </w:r>
      <w:r w:rsidR="00D928F6">
        <w:rPr>
          <w:noProof/>
        </w:rPr>
        <w:t>4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59EB1241" w:rsidR="00D60C9E" w:rsidRDefault="00D60C9E" w:rsidP="00D60C9E">
      <w:pPr>
        <w:pStyle w:val="Caption"/>
        <w:rPr>
          <w:szCs w:val="24"/>
        </w:rPr>
      </w:pPr>
      <w:bookmarkStart w:id="45" w:name="_Ref384219482"/>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0</w:t>
      </w:r>
      <w:r w:rsidR="00DE1AD5">
        <w:fldChar w:fldCharType="end"/>
      </w:r>
      <w:bookmarkEnd w:id="4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C3789">
        <w:t xml:space="preserve">Figure </w:t>
      </w:r>
      <w:r w:rsidR="00FC3789">
        <w:rPr>
          <w:noProof/>
        </w:rPr>
        <w:t>A</w:t>
      </w:r>
      <w:r w:rsidR="00FC3789">
        <w:noBreakHyphen/>
      </w:r>
      <w:r w:rsidR="00FC3789">
        <w:rPr>
          <w:noProof/>
        </w:rPr>
        <w:t>40</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D928F6">
        <w:t xml:space="preserve">Figure </w:t>
      </w:r>
      <w:r w:rsidR="00D928F6">
        <w:rPr>
          <w:noProof/>
        </w:rPr>
        <w:t>A</w:t>
      </w:r>
      <w:r w:rsidR="00D928F6">
        <w:noBreakHyphen/>
      </w:r>
      <w:r w:rsidR="00D928F6">
        <w:rPr>
          <w:noProof/>
        </w:rPr>
        <w:t>41</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70AB436A" w:rsidR="00AC6568" w:rsidRDefault="008838B6" w:rsidP="008838B6">
      <w:pPr>
        <w:pStyle w:val="Caption"/>
        <w:rPr>
          <w:szCs w:val="24"/>
        </w:rPr>
      </w:pPr>
      <w:bookmarkStart w:id="46" w:name="_Ref384219574"/>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1</w:t>
      </w:r>
      <w:r w:rsidR="00DE1AD5">
        <w:fldChar w:fldCharType="end"/>
      </w:r>
      <w:bookmarkEnd w:id="46"/>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1ACDA3F4"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xzH5Nx6n","properties":{"formattedCitation":"(Fast and Keeling, 2001; Agnew {\\i{}et al.}, 2003; Keeling and Fast, 2002b)","plainCitation":"(Fast and Keeling, 2001; Agnew et al., 2003; Keeling and Fast, 2002b)","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LN8VI0Bu","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EB4074" w:rsidRPr="00EB4074">
        <w:rPr>
          <w:szCs w:val="24"/>
        </w:rPr>
        <w:t xml:space="preserve">(Fast and Keeling, 2001; Agnew </w:t>
      </w:r>
      <w:r w:rsidR="00EB4074" w:rsidRPr="00EB4074">
        <w:rPr>
          <w:i/>
          <w:iCs/>
          <w:szCs w:val="24"/>
        </w:rPr>
        <w:t>et al.</w:t>
      </w:r>
      <w:r w:rsidR="00EB4074" w:rsidRPr="00EB4074">
        <w:rPr>
          <w:szCs w:val="24"/>
        </w:rPr>
        <w:t>, 2003; Keeling and Fast, 2002b)</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Pr="00076E91">
        <w:rPr>
          <w:szCs w:val="24"/>
        </w:rPr>
        <w:t xml:space="preserv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 xml:space="preserve">OG_2084, EC=1.2.4.1) of E1 component, </w:t>
      </w:r>
      <w:r w:rsidR="000A6C78">
        <w:rPr>
          <w:szCs w:val="24"/>
        </w:rPr>
        <w:t>as well as</w:t>
      </w:r>
      <w:r w:rsidRPr="00076E91">
        <w:rPr>
          <w:szCs w:val="24"/>
        </w:rPr>
        <w:t xml:space="preserve"> E3 (DLD) component (</w:t>
      </w:r>
      <w:r w:rsidR="00B365E1" w:rsidRPr="00076E91">
        <w:rPr>
          <w:szCs w:val="24"/>
        </w:rPr>
        <w:t xml:space="preserve">K00382, </w:t>
      </w:r>
      <w:r w:rsidRPr="00076E91">
        <w:rPr>
          <w:szCs w:val="24"/>
        </w:rPr>
        <w:t>OG_3281, EC=1.8.1.4)</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 EC=2.3.1.12)</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NaXME0Zi","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EB4074" w:rsidRPr="00EB4074">
        <w:rPr>
          <w:szCs w:val="24"/>
        </w:rPr>
        <w:t>(Fast and Keeling, 2001)</w:t>
      </w:r>
      <w:r w:rsidR="00747810" w:rsidRPr="00076E91">
        <w:rPr>
          <w:szCs w:val="24"/>
        </w:rPr>
        <w:fldChar w:fldCharType="end"/>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3SoXcmXj","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D928F6" w:rsidRPr="00076E91">
        <w:t xml:space="preserve">Figure </w:t>
      </w:r>
      <w:r w:rsidR="00D928F6">
        <w:rPr>
          <w:noProof/>
        </w:rPr>
        <w:t>A</w:t>
      </w:r>
      <w:r w:rsidR="00D928F6">
        <w:noBreakHyphen/>
      </w:r>
      <w:r w:rsidR="00D928F6">
        <w:rPr>
          <w:noProof/>
        </w:rPr>
        <w:t>42</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44B2626F">
            <wp:extent cx="4234975" cy="709023"/>
            <wp:effectExtent l="0" t="0" r="698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234975" cy="709023"/>
                    </a:xfrm>
                    <a:prstGeom prst="rect">
                      <a:avLst/>
                    </a:prstGeom>
                    <a:noFill/>
                    <a:ln>
                      <a:noFill/>
                    </a:ln>
                  </pic:spPr>
                </pic:pic>
              </a:graphicData>
            </a:graphic>
          </wp:inline>
        </w:drawing>
      </w:r>
    </w:p>
    <w:p w14:paraId="783375B0" w14:textId="506F48B4" w:rsidR="00D01077" w:rsidRPr="00076E91" w:rsidRDefault="004E1AA9" w:rsidP="008D799A">
      <w:pPr>
        <w:pStyle w:val="Caption"/>
        <w:spacing w:after="0" w:line="360" w:lineRule="auto"/>
      </w:pPr>
      <w:bookmarkStart w:id="47" w:name="_Ref381890854"/>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2</w:t>
      </w:r>
      <w:r w:rsidR="00DE1AD5">
        <w:fldChar w:fldCharType="end"/>
      </w:r>
      <w:bookmarkEnd w:id="47"/>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401C76AF"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8gThgTAi","properties":{"formattedCitation":"(Keeling, 2009; Keeling and Fast, 2002a; Wiredu Boakye {\\i{}et al.}, 2017)","plainCitation":"(Keeling, 2009; Keeling and Fast, 2002a;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EB4074" w:rsidRPr="00EB4074">
        <w:rPr>
          <w:szCs w:val="24"/>
        </w:rPr>
        <w:t xml:space="preserve">(Keeling, 2009; Keeling and Fast, 2002a; Wiredu Boakye </w:t>
      </w:r>
      <w:r w:rsidR="00EB4074" w:rsidRPr="00EB4074">
        <w:rPr>
          <w:i/>
          <w:iCs/>
          <w:szCs w:val="24"/>
        </w:rPr>
        <w:t>et al.</w:t>
      </w:r>
      <w:r w:rsidR="00EB4074" w:rsidRPr="00EB4074">
        <w:rPr>
          <w:szCs w:val="24"/>
        </w:rPr>
        <w:t>, 2017)</w:t>
      </w:r>
      <w:r w:rsidR="00747810" w:rsidRPr="00076E91">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03C3A8E3"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9C0FEE">
        <w:rPr>
          <w:szCs w:val="24"/>
        </w:rPr>
        <w:t xml:space="preserve"> </w:t>
      </w:r>
      <w:r w:rsidR="009C0FEE" w:rsidRPr="00076E91">
        <w:rPr>
          <w:szCs w:val="24"/>
        </w:rPr>
        <w:fldChar w:fldCharType="begin"/>
      </w:r>
      <w:r w:rsidR="009C0FEE">
        <w:rPr>
          <w:szCs w:val="24"/>
        </w:rPr>
        <w:instrText xml:space="preserve"> ADDIN ZOTERO_ITEM CSL_CITATION {"citationID":"s28JCZiP","properties":{"formattedCitation":"(Keeling and Corradi, 2011; Keeling and Fast, 2002a; Heinz, Williams, Nakjang, No\\uc0\\u235{}l, Swan, A. V Goldberg, {\\i{}et al.}, 2012)","plainCitation":"(Keeling and Corradi, 2011; Keeling and Fast, 2002a; Heinz, Williams, Nakjang, Noël, Swan, A. V Goldberg,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C0FEE" w:rsidRPr="00076E91">
        <w:rPr>
          <w:szCs w:val="24"/>
        </w:rPr>
        <w:fldChar w:fldCharType="separate"/>
      </w:r>
      <w:r w:rsidR="009C0FEE" w:rsidRPr="00EB4074">
        <w:rPr>
          <w:szCs w:val="24"/>
        </w:rPr>
        <w:t xml:space="preserve">(Keeling and Corradi, 2011; Keeling and Fast, 2002a; Heinz, Williams, Nakjang, Noël, Swan, A. V Goldberg, </w:t>
      </w:r>
      <w:r w:rsidR="009C0FEE" w:rsidRPr="00EB4074">
        <w:rPr>
          <w:i/>
          <w:iCs/>
          <w:szCs w:val="24"/>
        </w:rPr>
        <w:t>et al.</w:t>
      </w:r>
      <w:r w:rsidR="009C0FEE" w:rsidRPr="00EB4074">
        <w:rPr>
          <w:szCs w:val="24"/>
        </w:rPr>
        <w:t>, 2012)</w:t>
      </w:r>
      <w:r w:rsidR="009C0FEE" w:rsidRPr="00076E9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1026FE4E"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RYRb4PjC","properties":{"formattedCitation":"(M\\uc0\\u233{}t\\uc0\\u233{}nier and Vivar\\uc0\\u232{}s, 2001b; Keeling, 2009; Heinz, Williams, Nakjang, No\\uc0\\u235{}l, Swan, A. V Goldberg, {\\i{}et al.}, 2012)","plainCitation":"(Méténier and Vivarès, 2001b; Keeling, 2009; Heinz, Williams, Nakjang, Noël, Swan, A. V Goldberg, et al., 2012)","noteIndex":0},"citationItems":[{"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Méténier and Vivarès, 2001b; Keeling, 2009; 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fL2ikgAZ","properties":{"formattedCitation":"(Heinz, Williams, Nakjang, No\\uc0\\u235{}l, Swan, A. V Goldberg, {\\i{}et al.}, 2012)","plainCitation":"(Heinz, Williams, Nakjang, Noël, Swan, A. V Goldberg, et al., 2012)","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w:t>
      </w:r>
      <w:r w:rsidRPr="000F0E26">
        <w:rPr>
          <w:i/>
          <w:szCs w:val="24"/>
        </w:rPr>
        <w:t>T.hominis</w:t>
      </w:r>
      <w:r w:rsidRPr="00076E91">
        <w:rPr>
          <w:szCs w:val="24"/>
        </w:rPr>
        <w:t xml:space="preserve">.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D928F6" w:rsidRPr="00076E91">
        <w:t xml:space="preserve">Table </w:t>
      </w:r>
      <w:r w:rsidR="00D928F6">
        <w:rPr>
          <w:noProof/>
        </w:rPr>
        <w:t>A</w:t>
      </w:r>
      <w:r w:rsidR="00D928F6">
        <w:noBreakHyphen/>
      </w:r>
      <w:r w:rsidR="00D928F6">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8" w:name="_Ref382643410"/>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7</w:t>
      </w:r>
      <w:r w:rsidR="009E69A4">
        <w:fldChar w:fldCharType="end"/>
      </w:r>
      <w:bookmarkEnd w:id="48"/>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04E0102D"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 xml:space="preserve">the contemporary microsporidia </w:t>
      </w:r>
      <w:r w:rsidR="00B7333B" w:rsidRPr="00076E91">
        <w:rPr>
          <w:szCs w:val="24"/>
        </w:rPr>
        <w:fldChar w:fldCharType="begin"/>
      </w:r>
      <w:r w:rsidR="00EB4074">
        <w:rPr>
          <w:szCs w:val="24"/>
        </w:rPr>
        <w:instrText xml:space="preserve"> ADDIN ZOTERO_ITEM CSL_CITATION {"citationID":"HakWTxi3","properties":{"formattedCitation":"(Keeling and Fast, 2002a; Keeling and Corradi, 2011; Heinz, Williams, Nakjang, No\\uc0\\u235{}l, Swan, A. V Goldberg, {\\i{}et al.}, 2012)","plainCitation":"(Keeling and Fast, 2002a; Keeling and Corradi, 2011; Heinz, Williams, Nakjang, Noël, Swan, A. V Goldberg,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EB4074" w:rsidRPr="00EB4074">
        <w:rPr>
          <w:szCs w:val="24"/>
        </w:rPr>
        <w:t xml:space="preserve">(Keeling and Fast, 2002a; Keeling and Corradi, 2011; Heinz, Williams, Nakjang, Noël, Swan, A. V Goldberg, </w:t>
      </w:r>
      <w:r w:rsidR="00EB4074" w:rsidRPr="00EB4074">
        <w:rPr>
          <w:i/>
          <w:iCs/>
          <w:szCs w:val="24"/>
        </w:rPr>
        <w:t>et al.</w:t>
      </w:r>
      <w:r w:rsidR="00EB4074" w:rsidRPr="00EB4074">
        <w:rPr>
          <w:szCs w:val="24"/>
        </w:rPr>
        <w:t>, 2012)</w:t>
      </w:r>
      <w:r w:rsidR="00B7333B" w:rsidRPr="00076E91">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72493553" w:rsidR="00ED0077" w:rsidRDefault="00ED0077" w:rsidP="00ED0077">
      <w:pPr>
        <w:spacing w:after="0" w:line="360" w:lineRule="auto"/>
        <w:rPr>
          <w:szCs w:val="24"/>
        </w:rPr>
      </w:pPr>
      <w:r w:rsidRPr="00076E91">
        <w:rPr>
          <w:szCs w:val="24"/>
        </w:rPr>
        <w:t xml:space="preserve">The primary carbohydrate storage trehalose is thought to be very essential for the survival and germination of microsporidian spore </w:t>
      </w:r>
      <w:r w:rsidRPr="00076E91">
        <w:rPr>
          <w:szCs w:val="24"/>
        </w:rPr>
        <w:fldChar w:fldCharType="begin"/>
      </w:r>
      <w:r w:rsidR="00EB4074">
        <w:rPr>
          <w:szCs w:val="24"/>
        </w:rPr>
        <w:instrText xml:space="preserve"> ADDIN ZOTERO_ITEM CSL_CITATION {"citationID":"qwEGIpel","properties":{"formattedCitation":"(Dolgikh {\\i{}et al.}, 1997; Vandermeer and Gochnauer, 1971a; Agnew {\\i{}et al.}, 2003; Heinz, Williams, Nakjang, No\\uc0\\u235{}l, Swan, A. V Goldberg, {\\i{}et al.}, 2012)","plainCitation":"(Dolgikh et al., 1997; Vandermeer and Gochnauer, 1971a; Agnew et al., 2003; Heinz, Williams, Nakjang, Noël, Swan, A. V Goldberg,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nNTWGKVP/P8dyOVil","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Pr="00076E91">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xml:space="preserve">, 1997; Vandermeer and Gochnauer, 1971a; Agnew </w:t>
      </w:r>
      <w:r w:rsidR="00EB4074" w:rsidRPr="00EB4074">
        <w:rPr>
          <w:i/>
          <w:iCs/>
          <w:szCs w:val="24"/>
        </w:rPr>
        <w:t>et al.</w:t>
      </w:r>
      <w:r w:rsidR="00EB4074" w:rsidRPr="00EB4074">
        <w:rPr>
          <w:szCs w:val="24"/>
        </w:rPr>
        <w:t xml:space="preserve">, 2003; Heinz, Williams, Nakjang, Noël, Swan, A. V Goldberg, </w:t>
      </w:r>
      <w:r w:rsidR="00EB4074" w:rsidRPr="00EB4074">
        <w:rPr>
          <w:i/>
          <w:iCs/>
          <w:szCs w:val="24"/>
        </w:rPr>
        <w:t>et al.</w:t>
      </w:r>
      <w:r w:rsidR="00EB4074" w:rsidRPr="00EB4074">
        <w:rPr>
          <w:szCs w:val="24"/>
        </w:rPr>
        <w:t>, 2012)</w:t>
      </w:r>
      <w:r w:rsidRPr="00076E91">
        <w:rPr>
          <w:szCs w:val="24"/>
        </w:rPr>
        <w:fldChar w:fldCharType="end"/>
      </w:r>
      <w:r w:rsidRPr="00076E91">
        <w:rPr>
          <w:szCs w:val="24"/>
        </w:rPr>
        <w:t xml:space="preserve">. Enzymes for trehalose synthesis and degradation in extant microsporidia </w:t>
      </w:r>
      <w:r w:rsidRPr="00076E91">
        <w:rPr>
          <w:szCs w:val="24"/>
        </w:rPr>
        <w:fldChar w:fldCharType="begin"/>
      </w:r>
      <w:r w:rsidR="00EB4074">
        <w:rPr>
          <w:szCs w:val="24"/>
        </w:rPr>
        <w:instrText xml:space="preserve"> ADDIN ZOTERO_ITEM CSL_CITATION {"citationID":"dEZY4MGo","properties":{"formattedCitation":"(Keeling and Corradi, 2011; Vandermeer and Gochnauer, 1971b; Heinz, Williams, Nakjang, No\\uc0\\u235{}l, Swan, A. V Goldberg, {\\i{}et al.}, 2012; M\\uc0\\u233{}t\\uc0\\u233{}nier and Vivar\\uc0\\u232{}s, 2001b)","plainCitation":"(Keeling and Corradi, 2011; Vandermeer and Gochnauer, 1971b; Heinz, Williams, Nakjang, Noël, Swan, A. V Goldberg, et al., 2012; Méténier and Vivarès, 2001b)","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Pr="00076E91">
        <w:rPr>
          <w:szCs w:val="24"/>
        </w:rPr>
        <w:fldChar w:fldCharType="separate"/>
      </w:r>
      <w:r w:rsidR="00EB4074" w:rsidRPr="00EB4074">
        <w:rPr>
          <w:szCs w:val="24"/>
        </w:rPr>
        <w:t xml:space="preserve">(Keeling and Corradi, 2011; Vandermeer and Gochnauer, 1971b; Heinz, Williams, Nakjang, Noël, Swan, A. V Goldberg, </w:t>
      </w:r>
      <w:r w:rsidR="00EB4074" w:rsidRPr="00EB4074">
        <w:rPr>
          <w:i/>
          <w:iCs/>
          <w:szCs w:val="24"/>
        </w:rPr>
        <w:t>et al.</w:t>
      </w:r>
      <w:r w:rsidR="00EB4074" w:rsidRPr="00EB4074">
        <w:rPr>
          <w:szCs w:val="24"/>
        </w:rPr>
        <w:t>, 2012; Méténier and Vivarès, 2001b)</w:t>
      </w:r>
      <w:r w:rsidRPr="00076E91">
        <w:rPr>
          <w:szCs w:val="24"/>
        </w:rPr>
        <w:fldChar w:fldCharType="end"/>
      </w:r>
      <w:r w:rsidRPr="00076E91">
        <w:rPr>
          <w:szCs w:val="24"/>
        </w:rPr>
        <w:t xml:space="preserve"> have also been found in the LCA including the trehalose 6-phosphate synthase (EC 2.4.1.15 and 2.4.1.347) and alpha-trehalase (EC 3.2.1.28).</w:t>
      </w:r>
    </w:p>
    <w:p w14:paraId="0257BD7E" w14:textId="76926F98" w:rsidR="00553E9F" w:rsidRPr="00AE6A4A" w:rsidRDefault="00553E9F" w:rsidP="00553E9F">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t xml:space="preserve">Figure </w:t>
      </w:r>
      <w:r>
        <w:rPr>
          <w:noProof/>
        </w:rPr>
        <w:t>A</w:t>
      </w:r>
      <w:r>
        <w:noBreakHyphen/>
      </w:r>
      <w:r>
        <w:rPr>
          <w:noProof/>
        </w:rPr>
        <w:t>43</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2D93876" w14:textId="77777777" w:rsidR="00553E9F" w:rsidRPr="00076E91" w:rsidRDefault="00553E9F" w:rsidP="00ED0077">
      <w:pPr>
        <w:spacing w:after="0" w:line="360" w:lineRule="auto"/>
        <w:rPr>
          <w:szCs w:val="24"/>
        </w:rPr>
      </w:pPr>
    </w:p>
    <w:p w14:paraId="11E91FF3" w14:textId="77777777" w:rsidR="00ED0077" w:rsidRPr="00076E91" w:rsidRDefault="00ED0077" w:rsidP="00ED0077">
      <w:pPr>
        <w:spacing w:after="0" w:line="360" w:lineRule="auto"/>
        <w:rPr>
          <w:strike/>
          <w:szCs w:val="24"/>
        </w:rPr>
      </w:pPr>
      <w:r w:rsidRPr="00076E91">
        <w:rPr>
          <w:strike/>
          <w:szCs w:val="24"/>
        </w:rPr>
        <w:t>The same as contemporary microsporidia species, the LCA also has trehalose 6-phosphate synthase (K00697, EC 2.4.1.15 and 2.4.1.347) and alpha-trehalase (K01194, EC 3.2.1.28), which are involved in the synthesis and degradation of trehalose.</w:t>
      </w:r>
      <w:r w:rsidRPr="00076E91">
        <w:rPr>
          <w:szCs w:val="24"/>
        </w:rPr>
        <w:t xml:space="preserve"> (</w:t>
      </w:r>
      <w:r w:rsidRPr="00076E91">
        <w:rPr>
          <w:szCs w:val="24"/>
          <w:highlight w:val="yellow"/>
        </w:rPr>
        <w:t>ADD A TABLE WITH ALL ANNOTATED PROTEINS IN THIS ANALYSIS IN THE SUPPLERMENTARY</w:t>
      </w:r>
      <w:r w:rsidRPr="00076E91">
        <w:rPr>
          <w:szCs w:val="24"/>
        </w:rPr>
        <w:t>)</w:t>
      </w:r>
    </w:p>
    <w:p w14:paraId="3221A869" w14:textId="377B695F" w:rsidR="004246C6" w:rsidRDefault="00ED0077" w:rsidP="00ED0077">
      <w:pPr>
        <w:spacing w:after="0" w:line="360" w:lineRule="auto"/>
        <w:rPr>
          <w:szCs w:val="24"/>
        </w:rPr>
      </w:pPr>
      <w:r w:rsidRPr="00076E91">
        <w:rPr>
          <w:szCs w:val="24"/>
          <w:highlight w:val="yellow"/>
        </w:rPr>
        <w:t>DRAW STARCH AND SUCROSE METABOLISM OF MICROSPORIDIA</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4">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18AA6A8B" w:rsidR="0054572C" w:rsidRDefault="004246C6" w:rsidP="004246C6">
      <w:pPr>
        <w:pStyle w:val="Caption"/>
        <w:rPr>
          <w:szCs w:val="24"/>
        </w:rPr>
      </w:pPr>
      <w:bookmarkStart w:id="49" w:name="_Ref384229265"/>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3</w:t>
      </w:r>
      <w:r w:rsidR="00DE1AD5">
        <w:fldChar w:fldCharType="end"/>
      </w:r>
      <w:bookmarkEnd w:id="49"/>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3A62EC27"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1950D0" w:rsidRPr="00076E91">
        <w:rPr>
          <w:szCs w:val="24"/>
        </w:rPr>
        <w:t xml:space="preserve"> </w:t>
      </w:r>
      <w:r w:rsidR="001950D0" w:rsidRPr="00076E91">
        <w:rPr>
          <w:szCs w:val="24"/>
        </w:rPr>
        <w:fldChar w:fldCharType="begin"/>
      </w:r>
      <w:r w:rsidR="00EB4074">
        <w:rPr>
          <w:szCs w:val="24"/>
        </w:rPr>
        <w:instrText xml:space="preserve"> ADDIN ZOTERO_ITEM CSL_CITATION {"citationID":"kKU3AyWu","properties":{"formattedCitation":"(Heinz, Williams, Nakjang, No\\uc0\\u235{}l, Swan, A. V Goldberg, {\\i{}et al.}, 2012; Dean {\\i{}et al.}, 2016b)","plainCitation":"(Heinz, Williams, Nakjang, Noël, Swan, A. V Goldberg, et al., 2012; Dean et al., 2016b)","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Dean </w:t>
      </w:r>
      <w:r w:rsidR="00EB4074" w:rsidRPr="00EB4074">
        <w:rPr>
          <w:i/>
          <w:iCs/>
          <w:szCs w:val="24"/>
        </w:rPr>
        <w:t>et al.</w:t>
      </w:r>
      <w:r w:rsidR="00EB4074" w:rsidRPr="00EB4074">
        <w:rPr>
          <w:szCs w:val="24"/>
        </w:rPr>
        <w:t>, 2016b)</w:t>
      </w:r>
      <w:r w:rsidR="001950D0" w:rsidRPr="00076E91">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D60E25">
        <w:t xml:space="preserve">Figure </w:t>
      </w:r>
      <w:r w:rsidR="00D60E25">
        <w:rPr>
          <w:noProof/>
        </w:rPr>
        <w:t>A</w:t>
      </w:r>
      <w:r w:rsidR="00D60E25">
        <w:noBreakHyphen/>
      </w:r>
      <w:r w:rsidR="00D60E25">
        <w:rPr>
          <w:noProof/>
        </w:rPr>
        <w:t>44</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5">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48FE9238" w:rsidR="00B15988" w:rsidRDefault="00B15988" w:rsidP="00B15988">
      <w:pPr>
        <w:pStyle w:val="Caption"/>
        <w:rPr>
          <w:szCs w:val="24"/>
        </w:rPr>
      </w:pPr>
      <w:bookmarkStart w:id="50" w:name="_Ref384375467"/>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4</w:t>
      </w:r>
      <w:r w:rsidR="00DE1AD5">
        <w:fldChar w:fldCharType="end"/>
      </w:r>
      <w:bookmarkEnd w:id="50"/>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1CD160EE"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EB4074">
        <w:rPr>
          <w:szCs w:val="24"/>
        </w:rPr>
        <w:instrText xml:space="preserve"> ADDIN ZOTERO_ITEM CSL_CITATION {"citationID":"JTyJCPG7","properties":{"formattedCitation":"(Heinz {\\i{}et al.}, 2014b; Dean {\\i{}et al.}, 2016b)","plainCitation":"(Heinz et al., 2014b; Dean et al., 2016b)","noteIndex":0},"citationItems":[{"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b; Dean </w:t>
      </w:r>
      <w:r w:rsidR="00EB4074" w:rsidRPr="00EB4074">
        <w:rPr>
          <w:i/>
          <w:iCs/>
          <w:szCs w:val="24"/>
        </w:rPr>
        <w:t>et al.</w:t>
      </w:r>
      <w:r w:rsidR="00EB4074" w:rsidRPr="00EB4074">
        <w:rPr>
          <w:szCs w:val="24"/>
        </w:rPr>
        <w:t>, 2016b)</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 </w:t>
      </w:r>
      <w:r w:rsidR="002B234C" w:rsidRPr="002B234C">
        <w:rPr>
          <w:szCs w:val="24"/>
          <w:highlight w:val="yellow"/>
        </w:rPr>
        <w:t>table ....</w:t>
      </w:r>
      <w:r w:rsidR="002B234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C04B06E" w:rsidR="002D2C0B" w:rsidRPr="00076E91" w:rsidRDefault="00FF0408" w:rsidP="008D799A">
      <w:pPr>
        <w:pStyle w:val="Caption"/>
        <w:spacing w:after="0" w:line="360" w:lineRule="auto"/>
      </w:pPr>
      <w:bookmarkStart w:id="51" w:name="_Ref382669565"/>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5</w:t>
      </w:r>
      <w:r w:rsidR="00DE1AD5">
        <w:fldChar w:fldCharType="end"/>
      </w:r>
      <w:bookmarkEnd w:id="51"/>
      <w:r w:rsidRPr="00076E91">
        <w:t xml:space="preserve">: Phylogenetic profile of 3 </w:t>
      </w:r>
      <w:r w:rsidR="000975BB" w:rsidRPr="00076E91">
        <w:t>microsporidian LCA</w:t>
      </w:r>
      <w:r w:rsidRPr="00076E91">
        <w:t xml:space="preserve"> NTT proteins</w:t>
      </w:r>
    </w:p>
    <w:p w14:paraId="666A53B1" w14:textId="449D849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45</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46</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EB4074">
        <w:rPr>
          <w:szCs w:val="24"/>
        </w:rPr>
        <w:instrText xml:space="preserve"> ADDIN ZOTERO_ITEM CSL_CITATION {"citationID":"xNdEGVZH","properties":{"formattedCitation":"(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EB4074" w:rsidRPr="00EB4074">
        <w:rPr>
          <w:szCs w:val="24"/>
        </w:rPr>
        <w:t xml:space="preserve">(Tsaousis </w:t>
      </w:r>
      <w:r w:rsidR="00EB4074" w:rsidRPr="00EB4074">
        <w:rPr>
          <w:i/>
          <w:iCs/>
          <w:szCs w:val="24"/>
        </w:rPr>
        <w:t>et al.</w:t>
      </w:r>
      <w:r w:rsidR="00EB4074" w:rsidRPr="00EB4074">
        <w:rPr>
          <w:szCs w:val="24"/>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689F71BB" w:rsidR="00FF0408" w:rsidRPr="00076E91" w:rsidRDefault="00FF0408" w:rsidP="008D799A">
      <w:pPr>
        <w:pStyle w:val="Caption"/>
        <w:spacing w:after="0" w:line="360" w:lineRule="auto"/>
      </w:pPr>
      <w:bookmarkStart w:id="52" w:name="_Ref382670116"/>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6</w:t>
      </w:r>
      <w:r w:rsidR="00DE1AD5">
        <w:fldChar w:fldCharType="end"/>
      </w:r>
      <w:bookmarkEnd w:id="52"/>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955D7C" w:rsidRPr="00076E91">
        <w:t xml:space="preserve">Figure </w:t>
      </w:r>
      <w:r w:rsidR="00955D7C">
        <w:rPr>
          <w:noProof/>
        </w:rPr>
        <w:t>A</w:t>
      </w:r>
      <w:r w:rsidR="00955D7C">
        <w:noBreakHyphen/>
      </w:r>
      <w:r w:rsidR="00955D7C">
        <w:rPr>
          <w:noProof/>
        </w:rPr>
        <w:t>4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Introduction, </w:t>
      </w:r>
      <w:r w:rsidR="00C30418" w:rsidRPr="00C30418">
        <w:rPr>
          <w:szCs w:val="24"/>
          <w:highlight w:val="yellow"/>
        </w:rPr>
        <w:t>point ...</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116E96A3"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CF6939" w:rsidRPr="00076E91">
        <w:rPr>
          <w:szCs w:val="24"/>
        </w:rPr>
        <w:t xml:space="preserve"> </w:t>
      </w:r>
      <w:r w:rsidR="00CF6939" w:rsidRPr="00076E91">
        <w:rPr>
          <w:szCs w:val="24"/>
        </w:rPr>
        <w:fldChar w:fldCharType="begin"/>
      </w:r>
      <w:r w:rsidR="00CF6939">
        <w:rPr>
          <w:szCs w:val="24"/>
        </w:rPr>
        <w:instrText xml:space="preserve"> ADDIN ZOTERO_ITEM CSL_CITATION {"citationID":"Mk2lRFno","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CF6939" w:rsidRPr="00076E91">
        <w:rPr>
          <w:szCs w:val="24"/>
        </w:rPr>
        <w:fldChar w:fldCharType="separate"/>
      </w:r>
      <w:r w:rsidR="00CF6939" w:rsidRPr="00EB4074">
        <w:rPr>
          <w:szCs w:val="24"/>
        </w:rPr>
        <w:t>(Fast and Keeling, 2001)</w:t>
      </w:r>
      <w:r w:rsidR="00CF6939" w:rsidRPr="00076E9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058E6C03"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B766A6">
        <w:rPr>
          <w:szCs w:val="24"/>
        </w:rPr>
        <w:fldChar w:fldCharType="begin"/>
      </w:r>
      <w:r w:rsidR="00B766A6">
        <w:rPr>
          <w:szCs w:val="24"/>
        </w:rPr>
        <w:instrText xml:space="preserve"> ADDIN ZOTERO_ITEM CSL_CITATION {"citationID":"4DEbZYAZ","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B766A6">
        <w:rPr>
          <w:szCs w:val="24"/>
        </w:rPr>
        <w:fldChar w:fldCharType="separate"/>
      </w:r>
      <w:r w:rsidR="00B766A6" w:rsidRPr="0053276F">
        <w:rPr>
          <w:szCs w:val="24"/>
        </w:rPr>
        <w:t xml:space="preserve">(Nakjang </w:t>
      </w:r>
      <w:r w:rsidR="00B766A6" w:rsidRPr="0053276F">
        <w:rPr>
          <w:i/>
          <w:iCs/>
          <w:szCs w:val="24"/>
        </w:rPr>
        <w:t>et al.</w:t>
      </w:r>
      <w:r w:rsidR="00B766A6" w:rsidRPr="0053276F">
        <w:rPr>
          <w:szCs w:val="24"/>
        </w:rPr>
        <w:t>, 2013)</w:t>
      </w:r>
      <w:r w:rsidR="00B766A6">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941397" w:rsidRPr="00076E91">
        <w:rPr>
          <w:szCs w:val="24"/>
        </w:rPr>
        <w:fldChar w:fldCharType="begin"/>
      </w:r>
      <w:r w:rsidR="00941397">
        <w:rPr>
          <w:szCs w:val="24"/>
        </w:rPr>
        <w:instrText xml:space="preserve"> ADDIN ZOTERO_ITEM CSL_CITATION {"citationID":"C0bXvGYG","properties":{"formattedCitation":"(Dean {\\i{}et al.}, 2016a; Tsaousis {\\i{}et al.}, 2008; Heinz {\\i{}et al.}, 2014b)","plainCitation":"(Dean et al., 2016a; Tsaousis et al., 2008; Heinz et al., 2014b)","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941397" w:rsidRPr="00076E91">
        <w:rPr>
          <w:szCs w:val="24"/>
        </w:rPr>
        <w:fldChar w:fldCharType="separate"/>
      </w:r>
      <w:r w:rsidR="00941397" w:rsidRPr="00EB4074">
        <w:rPr>
          <w:szCs w:val="24"/>
        </w:rPr>
        <w:t xml:space="preserve">(Dean </w:t>
      </w:r>
      <w:r w:rsidR="00941397" w:rsidRPr="00EB4074">
        <w:rPr>
          <w:i/>
          <w:iCs/>
          <w:szCs w:val="24"/>
        </w:rPr>
        <w:t>et al.</w:t>
      </w:r>
      <w:r w:rsidR="00941397" w:rsidRPr="00EB4074">
        <w:rPr>
          <w:szCs w:val="24"/>
        </w:rPr>
        <w:t xml:space="preserve">, 2016a; Tsaousis </w:t>
      </w:r>
      <w:r w:rsidR="00941397" w:rsidRPr="00EB4074">
        <w:rPr>
          <w:i/>
          <w:iCs/>
          <w:szCs w:val="24"/>
        </w:rPr>
        <w:t>et al.</w:t>
      </w:r>
      <w:r w:rsidR="00941397" w:rsidRPr="00EB4074">
        <w:rPr>
          <w:szCs w:val="24"/>
        </w:rPr>
        <w:t xml:space="preserve">, 2008; Heinz </w:t>
      </w:r>
      <w:r w:rsidR="00941397" w:rsidRPr="00EB4074">
        <w:rPr>
          <w:i/>
          <w:iCs/>
          <w:szCs w:val="24"/>
        </w:rPr>
        <w:t>et al.</w:t>
      </w:r>
      <w:r w:rsidR="00941397" w:rsidRPr="00EB4074">
        <w:rPr>
          <w:szCs w:val="24"/>
        </w:rPr>
        <w:t>, 2014b)</w:t>
      </w:r>
      <w:r w:rsidR="00941397" w:rsidRPr="00076E91">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31E061B"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BB7DFC">
        <w:t xml:space="preserve">Figure </w:t>
      </w:r>
      <w:r w:rsidR="00BB7DFC">
        <w:rPr>
          <w:noProof/>
        </w:rPr>
        <w:t>A</w:t>
      </w:r>
      <w:r w:rsidR="00BB7DFC">
        <w:noBreakHyphen/>
      </w:r>
      <w:r w:rsidR="00BB7DFC">
        <w:rPr>
          <w:noProof/>
        </w:rPr>
        <w:t>43</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5C12DA">
        <w:t xml:space="preserve">Figure </w:t>
      </w:r>
      <w:r w:rsidR="005C12DA">
        <w:rPr>
          <w:noProof/>
        </w:rPr>
        <w:t>A</w:t>
      </w:r>
      <w:r w:rsidR="005C12DA">
        <w:noBreakHyphen/>
      </w:r>
      <w:r w:rsidR="005C12DA">
        <w:rPr>
          <w:noProof/>
        </w:rPr>
        <w:t>50</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5C12DA">
        <w:t xml:space="preserve">Figure </w:t>
      </w:r>
      <w:r w:rsidR="005C12DA">
        <w:rPr>
          <w:noProof/>
        </w:rPr>
        <w:t>A</w:t>
      </w:r>
      <w:r w:rsidR="005C12DA">
        <w:noBreakHyphen/>
      </w:r>
      <w:r w:rsidR="005C12DA">
        <w:rPr>
          <w:noProof/>
        </w:rPr>
        <w:t>51</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BB7DFC">
        <w:t xml:space="preserve">Figure </w:t>
      </w:r>
      <w:r w:rsidR="00BB7DFC">
        <w:rPr>
          <w:noProof/>
        </w:rPr>
        <w:t>A</w:t>
      </w:r>
      <w:r w:rsidR="00BB7DFC">
        <w:noBreakHyphen/>
      </w:r>
      <w:r w:rsidR="00BB7DFC">
        <w:rPr>
          <w:noProof/>
        </w:rPr>
        <w:t>44</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74352A">
        <w:t xml:space="preserve">Figure </w:t>
      </w:r>
      <w:r w:rsidR="0074352A">
        <w:rPr>
          <w:noProof/>
        </w:rPr>
        <w:t>A</w:t>
      </w:r>
      <w:r w:rsidR="0074352A">
        <w:noBreakHyphen/>
      </w:r>
      <w:r w:rsidR="0074352A">
        <w:rPr>
          <w:noProof/>
        </w:rPr>
        <w:t>52</w:t>
      </w:r>
      <w:r w:rsidR="0074352A">
        <w:rPr>
          <w:szCs w:val="24"/>
        </w:rPr>
        <w:fldChar w:fldCharType="end"/>
      </w:r>
      <w:r w:rsidR="0074352A">
        <w:rPr>
          <w:szCs w:val="24"/>
        </w:rPr>
        <w:t xml:space="preserve">, </w:t>
      </w:r>
      <w:bookmarkStart w:id="53" w:name="_GoBack"/>
      <w:bookmarkEnd w:id="53"/>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74352A">
        <w:t xml:space="preserve">Figure </w:t>
      </w:r>
      <w:r w:rsidR="0074352A">
        <w:rPr>
          <w:noProof/>
        </w:rPr>
        <w:t>A</w:t>
      </w:r>
      <w:r w:rsidR="0074352A">
        <w:noBreakHyphen/>
      </w:r>
      <w:r w:rsidR="0074352A">
        <w:rPr>
          <w:noProof/>
        </w:rPr>
        <w:t>53</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74352A">
        <w:t xml:space="preserve">Figure </w:t>
      </w:r>
      <w:r w:rsidR="0074352A">
        <w:rPr>
          <w:noProof/>
        </w:rPr>
        <w:t>A</w:t>
      </w:r>
      <w:r w:rsidR="0074352A">
        <w:noBreakHyphen/>
      </w:r>
      <w:r w:rsidR="0074352A">
        <w:rPr>
          <w:noProof/>
        </w:rPr>
        <w:t>54</w:t>
      </w:r>
      <w:r w:rsidR="0074352A">
        <w:rPr>
          <w:szCs w:val="24"/>
        </w:rPr>
        <w:fldChar w:fldCharType="end"/>
      </w:r>
      <w:r w:rsidR="00012763">
        <w:rPr>
          <w:szCs w:val="24"/>
        </w:rPr>
        <w:t xml:space="preserve">) </w:t>
      </w:r>
      <w:r>
        <w:rPr>
          <w:szCs w:val="24"/>
        </w:rPr>
        <w:t xml:space="preserve">unveiled some novel reactions in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5CB39AFE" w14:textId="77777777" w:rsidR="00311919" w:rsidRDefault="00311919" w:rsidP="008D799A">
      <w:pPr>
        <w:spacing w:after="0" w:line="360" w:lineRule="auto"/>
        <w:rPr>
          <w:szCs w:val="24"/>
        </w:rPr>
      </w:pPr>
    </w:p>
    <w:p w14:paraId="5B2EC24B" w14:textId="77777777" w:rsidR="0095475D" w:rsidRPr="00076E91" w:rsidRDefault="0095475D" w:rsidP="0095475D">
      <w:pPr>
        <w:keepNext/>
        <w:spacing w:after="0" w:line="360" w:lineRule="auto"/>
        <w:rPr>
          <w:szCs w:val="24"/>
        </w:rPr>
      </w:pPr>
      <w:r w:rsidRPr="00076E91">
        <w:rPr>
          <w:noProof/>
          <w:szCs w:val="24"/>
        </w:rPr>
        <w:drawing>
          <wp:inline distT="0" distB="0" distL="0" distR="0" wp14:anchorId="62E296E0" wp14:editId="29C2FE6C">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2BE09C8D" w14:textId="257F4C36" w:rsidR="0095475D" w:rsidRPr="00076E91" w:rsidRDefault="0095475D" w:rsidP="0095475D">
      <w:pPr>
        <w:pStyle w:val="Caption"/>
        <w:spacing w:after="0" w:line="360" w:lineRule="auto"/>
      </w:pPr>
      <w:bookmarkStart w:id="54" w:name="_Ref381628048"/>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7</w:t>
      </w:r>
      <w:r w:rsidR="00DE1AD5">
        <w:fldChar w:fldCharType="end"/>
      </w:r>
      <w:bookmarkEnd w:id="5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17B40AFC" w14:textId="77777777" w:rsidR="00A04D07" w:rsidRDefault="00A04D07" w:rsidP="008D799A">
      <w:pPr>
        <w:spacing w:after="0" w:line="360" w:lineRule="auto"/>
        <w:rPr>
          <w:szCs w:val="24"/>
        </w:rPr>
      </w:pPr>
    </w:p>
    <w:p w14:paraId="055AE489" w14:textId="265D6D4D" w:rsidR="008321CE" w:rsidRPr="00076E91" w:rsidRDefault="008321CE" w:rsidP="008321CE">
      <w:pPr>
        <w:spacing w:after="0" w:line="360" w:lineRule="auto"/>
        <w:rPr>
          <w:szCs w:val="24"/>
        </w:rPr>
      </w:pPr>
      <w:r w:rsidRPr="00076E91">
        <w:rPr>
          <w:szCs w:val="24"/>
        </w:rPr>
        <w:t xml:space="preserve">We compare the connectivity of annotated proteins between microsporidian LCA and the contemporary species under this study for the core metabolic pathways used in </w:t>
      </w:r>
      <w:r w:rsidRPr="00076E91">
        <w:rPr>
          <w:szCs w:val="24"/>
        </w:rPr>
        <w:fldChar w:fldCharType="begin"/>
      </w:r>
      <w:r w:rsidR="00EB4074">
        <w:rPr>
          <w:szCs w:val="24"/>
        </w:rPr>
        <w:instrText xml:space="preserve"> ADDIN ZOTERO_ITEM CSL_CITATION {"citationID":"3f3R5lVK","properties":{"formattedCitation":"(Nerima {\\i{}et al.}, 2010)","plainCitation":"(Nerima et al., 2010)","noteIndex":0},"citationItems":[{"id":"nNTWGKVP/7T9q8vW5","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Pr="00076E91">
        <w:rPr>
          <w:szCs w:val="24"/>
        </w:rPr>
        <w:fldChar w:fldCharType="separate"/>
      </w:r>
      <w:r w:rsidR="00EB4074" w:rsidRPr="00EB4074">
        <w:rPr>
          <w:szCs w:val="24"/>
        </w:rPr>
        <w:t xml:space="preserve">(Nerima </w:t>
      </w:r>
      <w:r w:rsidR="00EB4074" w:rsidRPr="00EB4074">
        <w:rPr>
          <w:i/>
          <w:iCs/>
          <w:szCs w:val="24"/>
        </w:rPr>
        <w:t>et al.</w:t>
      </w:r>
      <w:r w:rsidR="00EB4074" w:rsidRPr="00EB4074">
        <w:rPr>
          <w:szCs w:val="24"/>
        </w:rPr>
        <w:t>, 2010)</w:t>
      </w:r>
      <w:r w:rsidRPr="00076E91">
        <w:rPr>
          <w:szCs w:val="24"/>
        </w:rPr>
        <w:fldChar w:fldCharType="end"/>
      </w:r>
      <w:r w:rsidRPr="00076E91">
        <w:rPr>
          <w:szCs w:val="24"/>
        </w:rPr>
        <w:t xml:space="preserve"> including glycolysis, gluconeogenesis, the Krebs cycle, pentose phosphate pathway, purine and pyrimidine metabolism, and amino acid metabolism. </w:t>
      </w:r>
    </w:p>
    <w:p w14:paraId="0AFE0E0D" w14:textId="77777777" w:rsidR="008321CE" w:rsidRPr="00076E91" w:rsidRDefault="008321CE" w:rsidP="008321CE">
      <w:pPr>
        <w:keepNext/>
        <w:spacing w:after="0" w:line="360" w:lineRule="auto"/>
        <w:rPr>
          <w:szCs w:val="24"/>
        </w:rPr>
      </w:pPr>
      <w:r w:rsidRPr="00076E91">
        <w:rPr>
          <w:noProof/>
          <w:szCs w:val="24"/>
        </w:rPr>
        <w:drawing>
          <wp:inline distT="0" distB="0" distL="0" distR="0" wp14:anchorId="2D010FE1" wp14:editId="1CCB062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59">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4F6DB7A1" w14:textId="598DFD0D" w:rsidR="008321CE" w:rsidRPr="00076E91" w:rsidRDefault="008321CE" w:rsidP="008321CE">
      <w:pPr>
        <w:pStyle w:val="Caption"/>
        <w:spacing w:after="0" w:line="360" w:lineRule="auto"/>
      </w:pPr>
      <w:bookmarkStart w:id="55" w:name="_Ref382239871"/>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8</w:t>
      </w:r>
      <w:r w:rsidR="00DE1AD5">
        <w:fldChar w:fldCharType="end"/>
      </w:r>
      <w:bookmarkEnd w:id="55"/>
      <w:r w:rsidRPr="00076E91">
        <w:t>: Number of nodes (left) and edges (right) of core pathways for microsporidian LCA, E.cuniculi, E.hellem, E.intestinalis, N.ceranae and S.cerevisiae.</w:t>
      </w:r>
    </w:p>
    <w:p w14:paraId="3F2A6A17" w14:textId="77777777" w:rsidR="008321CE" w:rsidRPr="00076E91" w:rsidRDefault="008321CE" w:rsidP="008321CE">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49</w:t>
      </w:r>
      <w:r w:rsidRPr="00076E91">
        <w:rPr>
          <w:szCs w:val="24"/>
        </w:rPr>
        <w:fldChar w:fldCharType="end"/>
      </w:r>
      <w:r w:rsidRPr="00076E91">
        <w:rPr>
          <w:szCs w:val="24"/>
        </w:rPr>
        <w:t xml:space="preserve"> shows the comparison between number of nodes and edges in six core metabolic networks for microsporidian LCA and other 5 extant species. The average node degree, average path length and network diameter (the longest shortest paths)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D928F6" w:rsidRPr="00076E91">
        <w:t xml:space="preserve">Figure </w:t>
      </w:r>
      <w:r w:rsidR="00D928F6">
        <w:rPr>
          <w:noProof/>
        </w:rPr>
        <w:t>A</w:t>
      </w:r>
      <w:r w:rsidR="00D928F6">
        <w:noBreakHyphen/>
      </w:r>
      <w:r w:rsidR="00D928F6">
        <w:rPr>
          <w:noProof/>
        </w:rPr>
        <w:t>50</w:t>
      </w:r>
      <w:r w:rsidRPr="00076E91">
        <w:rPr>
          <w:szCs w:val="24"/>
        </w:rPr>
        <w:fldChar w:fldCharType="end"/>
      </w:r>
      <w:r w:rsidRPr="00076E91">
        <w:rPr>
          <w:szCs w:val="24"/>
        </w:rPr>
        <w:t>. In general, almost all network properties of parasite species are smaller than the free-living species S.cerevisiae, except the path length of Pentose phosphate pathway.</w:t>
      </w:r>
    </w:p>
    <w:p w14:paraId="5934BC96" w14:textId="77777777" w:rsidR="008321CE" w:rsidRPr="00076E91" w:rsidRDefault="008321CE" w:rsidP="008321CE">
      <w:pPr>
        <w:keepNext/>
        <w:spacing w:after="0" w:line="360" w:lineRule="auto"/>
        <w:rPr>
          <w:szCs w:val="24"/>
        </w:rPr>
      </w:pPr>
      <w:r w:rsidRPr="00076E91">
        <w:rPr>
          <w:noProof/>
          <w:szCs w:val="24"/>
        </w:rPr>
        <w:drawing>
          <wp:inline distT="0" distB="0" distL="0" distR="0" wp14:anchorId="33B7D0B9" wp14:editId="2DCF18C8">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5733A43A" w14:textId="5A55B735" w:rsidR="008321CE" w:rsidRPr="00076E91" w:rsidRDefault="008321CE" w:rsidP="008321CE">
      <w:pPr>
        <w:pStyle w:val="Caption"/>
        <w:spacing w:after="0" w:line="360" w:lineRule="auto"/>
      </w:pPr>
      <w:bookmarkStart w:id="56" w:name="_Ref382239902"/>
      <w:r w:rsidRPr="00076E91">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49</w:t>
      </w:r>
      <w:r w:rsidR="00DE1AD5">
        <w:fldChar w:fldCharType="end"/>
      </w:r>
      <w:bookmarkEnd w:id="56"/>
      <w:r w:rsidRPr="00076E91">
        <w:t>: Density of average node degree, average path length and diameter (maximal path length) of microsporidian LCA, E.cuniculi, E.hellem, E.intestinali, N.ceranae and S.cerevisiae in 6 core pathways (Glycolysis/Gluconeogenesis, TCA cycle, Pentose phosphate pathway, purine metabolism, pyrimidine metabolism and amino acid metabolism).</w:t>
      </w:r>
    </w:p>
    <w:p w14:paraId="733027D3" w14:textId="77777777" w:rsidR="008321CE" w:rsidRDefault="008321CE" w:rsidP="008321CE">
      <w:pPr>
        <w:spacing w:after="0" w:line="360" w:lineRule="auto"/>
        <w:rPr>
          <w:szCs w:val="24"/>
        </w:rPr>
      </w:pPr>
    </w:p>
    <w:p w14:paraId="2AB88F36" w14:textId="1974B2EE" w:rsidR="008321CE" w:rsidRDefault="008321CE" w:rsidP="008321CE">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D928F6" w:rsidRPr="00076E91">
        <w:t xml:space="preserve">Table </w:t>
      </w:r>
      <w:r w:rsidR="00D928F6">
        <w:rPr>
          <w:noProof/>
        </w:rPr>
        <w:t>A</w:t>
      </w:r>
      <w:r w:rsidR="00D928F6">
        <w:noBreakHyphen/>
      </w:r>
      <w:r w:rsidR="00D928F6">
        <w:rPr>
          <w:noProof/>
        </w:rPr>
        <w:t>6</w:t>
      </w:r>
      <w:r w:rsidRPr="00076E91">
        <w:rPr>
          <w:szCs w:val="24"/>
        </w:rPr>
        <w:fldChar w:fldCharType="end"/>
      </w:r>
      <w:r w:rsidRPr="00076E91">
        <w:rPr>
          <w:szCs w:val="24"/>
        </w:rPr>
        <w:t>.</w:t>
      </w:r>
    </w:p>
    <w:p w14:paraId="1EB7B374" w14:textId="77777777" w:rsidR="00E34B1F" w:rsidRDefault="00E34B1F" w:rsidP="00E34B1F">
      <w:pPr>
        <w:keepNext/>
        <w:spacing w:after="0" w:line="360" w:lineRule="auto"/>
      </w:pPr>
      <w:r>
        <w:rPr>
          <w:noProof/>
          <w:szCs w:val="24"/>
        </w:rPr>
        <w:drawing>
          <wp:inline distT="0" distB="0" distL="0" distR="0" wp14:anchorId="4A2550AA" wp14:editId="1EE2920C">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1">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7CF686BF" w14:textId="450847FA" w:rsidR="008321CE" w:rsidRDefault="00E34B1F" w:rsidP="00E34B1F">
      <w:pPr>
        <w:pStyle w:val="Caption"/>
        <w:rPr>
          <w:szCs w:val="24"/>
        </w:rPr>
      </w:pPr>
      <w:bookmarkStart w:id="57" w:name="_Ref384390503"/>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50</w:t>
      </w:r>
      <w:r w:rsidR="00DE1AD5">
        <w:fldChar w:fldCharType="end"/>
      </w:r>
      <w:bookmarkEnd w:id="57"/>
      <w:r>
        <w:t>: Scheme of some possible amino acid metabolisms in the microsporidian LCA.</w:t>
      </w:r>
      <w:r w:rsidR="003436C4">
        <w:t xml:space="preserve"> Red arrows indicate</w:t>
      </w:r>
      <w:r w:rsidR="00EC01C5">
        <w:t xml:space="preserve"> </w:t>
      </w:r>
      <w:r w:rsidR="0034107D">
        <w:t>reactions that could be found only in the LCA, while solid black arrows are the one present in both LCA and extant microsporidia.</w:t>
      </w:r>
      <w:r w:rsidR="000F1DD4">
        <w:t xml:space="preserve"> Dashed black arrows are missing reactions.</w:t>
      </w:r>
    </w:p>
    <w:p w14:paraId="32D361F3" w14:textId="77777777" w:rsidR="00EB6FD0" w:rsidRDefault="00E34B1F" w:rsidP="00EB6FD0">
      <w:pPr>
        <w:keepNext/>
        <w:spacing w:after="0" w:line="360" w:lineRule="auto"/>
      </w:pPr>
      <w:r>
        <w:rPr>
          <w:noProof/>
          <w:szCs w:val="24"/>
        </w:rPr>
        <w:drawing>
          <wp:inline distT="0" distB="0" distL="0" distR="0" wp14:anchorId="314D3128" wp14:editId="7B034AC3">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2">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060D36F1" w14:textId="23E0F439" w:rsidR="00E34B1F" w:rsidRDefault="00EB6FD0" w:rsidP="00EB6FD0">
      <w:pPr>
        <w:pStyle w:val="Caption"/>
        <w:rPr>
          <w:szCs w:val="24"/>
        </w:rPr>
      </w:pPr>
      <w:bookmarkStart w:id="58" w:name="_Ref384390516"/>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51</w:t>
      </w:r>
      <w:r w:rsidR="00DE1AD5">
        <w:fldChar w:fldCharType="end"/>
      </w:r>
      <w:bookmarkEnd w:id="58"/>
      <w:r>
        <w:t xml:space="preserve">: Scheme of glycerophospholipid metabolism in the microsporidia LCA. </w:t>
      </w:r>
      <w:r w:rsidR="00F27CB2">
        <w:t>Red arrows indicate</w:t>
      </w:r>
      <w:r w:rsidR="000F1DD4">
        <w:t xml:space="preserve"> reactions that could be found only in the LCA, while solid black arrows are the one present in both LCA and extant microsporidia.</w:t>
      </w:r>
    </w:p>
    <w:p w14:paraId="7D5D0F6E" w14:textId="77777777" w:rsidR="001B6707" w:rsidRDefault="001B6707" w:rsidP="001B6707">
      <w:pPr>
        <w:keepNext/>
        <w:spacing w:after="0" w:line="360" w:lineRule="auto"/>
      </w:pPr>
      <w:r>
        <w:rPr>
          <w:noProof/>
          <w:szCs w:val="24"/>
        </w:rPr>
        <w:drawing>
          <wp:inline distT="0" distB="0" distL="0" distR="0" wp14:anchorId="21E406A9" wp14:editId="1A254ED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2F5C614B" w14:textId="230C0389" w:rsidR="00E34B1F" w:rsidRDefault="001B6707" w:rsidP="001B6707">
      <w:pPr>
        <w:pStyle w:val="Caption"/>
      </w:pPr>
      <w:bookmarkStart w:id="59" w:name="_Ref384391787"/>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52</w:t>
      </w:r>
      <w:r w:rsidR="00DE1AD5">
        <w:fldChar w:fldCharType="end"/>
      </w:r>
      <w:bookmarkEnd w:id="59"/>
      <w:r>
        <w:t>: Scheme of homologous recombination in the microsporidian LCA</w:t>
      </w:r>
      <w:r w:rsidR="00342471">
        <w:t xml:space="preserve"> in comparison to 4 extant species</w:t>
      </w:r>
      <w:r>
        <w:t xml:space="preserve">. </w:t>
      </w:r>
      <w:r w:rsidR="00342471">
        <w:t xml:space="preserve">The mapped proteins are highlighted. The order of </w:t>
      </w:r>
      <w:r w:rsidR="00006D96">
        <w:t>the color bars in each annotated proteins is</w:t>
      </w:r>
      <w:r w:rsidR="00621811">
        <w:t>:</w:t>
      </w:r>
      <w:r w:rsidR="00006D96">
        <w:t xml:space="preserve"> the</w:t>
      </w:r>
      <w:r w:rsidR="00621811">
        <w:t xml:space="preserve"> microsporidia</w:t>
      </w:r>
      <w:r w:rsidR="00006D96">
        <w:t xml:space="preserve"> LCA, </w:t>
      </w:r>
      <w:r w:rsidR="00006D96" w:rsidRPr="00621811">
        <w:rPr>
          <w:i/>
        </w:rPr>
        <w:t>E.cuniculi</w:t>
      </w:r>
      <w:r w:rsidR="00006D96">
        <w:t xml:space="preserve">, </w:t>
      </w:r>
      <w:r w:rsidR="00006D96" w:rsidRPr="00621811">
        <w:rPr>
          <w:i/>
        </w:rPr>
        <w:t>E.hellem</w:t>
      </w:r>
      <w:r w:rsidR="00006D96">
        <w:t xml:space="preserve">, </w:t>
      </w:r>
      <w:r w:rsidR="00006D96" w:rsidRPr="00621811">
        <w:rPr>
          <w:i/>
        </w:rPr>
        <w:t>E.intestinalis</w:t>
      </w:r>
      <w:r w:rsidR="00006D96">
        <w:t xml:space="preserve"> and </w:t>
      </w:r>
      <w:r w:rsidR="00006D96" w:rsidRPr="00621811">
        <w:rPr>
          <w:i/>
        </w:rPr>
        <w:t>N.ceranae</w:t>
      </w:r>
      <w:r w:rsidR="00D04E5C">
        <w:t>.</w:t>
      </w:r>
    </w:p>
    <w:p w14:paraId="26A5DF05" w14:textId="77777777" w:rsidR="00D04E5C" w:rsidRDefault="00D04E5C" w:rsidP="00D04E5C">
      <w:pPr>
        <w:keepNext/>
      </w:pPr>
      <w:r>
        <w:rPr>
          <w:noProof/>
        </w:rPr>
        <w:drawing>
          <wp:inline distT="0" distB="0" distL="0" distR="0" wp14:anchorId="5FCD2D9B" wp14:editId="711895DD">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38546A5E" w14:textId="79B23BE2" w:rsidR="001B6707" w:rsidRDefault="00D04E5C" w:rsidP="00D04E5C">
      <w:pPr>
        <w:pStyle w:val="Caption"/>
      </w:pPr>
      <w:bookmarkStart w:id="60" w:name="_Ref384391789"/>
      <w:r>
        <w:t xml:space="preserve">Figure </w:t>
      </w:r>
      <w:r w:rsidR="00DE1AD5">
        <w:fldChar w:fldCharType="begin"/>
      </w:r>
      <w:r w:rsidR="00DE1AD5">
        <w:instrText xml:space="preserve"> STYLEREF 1 \s </w:instrText>
      </w:r>
      <w:r w:rsidR="00DE1AD5">
        <w:fldChar w:fldCharType="separate"/>
      </w:r>
      <w:r w:rsidR="00DE1AD5">
        <w:rPr>
          <w:noProof/>
        </w:rPr>
        <w:t>A</w:t>
      </w:r>
      <w:r w:rsidR="00DE1AD5">
        <w:fldChar w:fldCharType="end"/>
      </w:r>
      <w:r w:rsidR="00DE1AD5">
        <w:noBreakHyphen/>
      </w:r>
      <w:r w:rsidR="00DE1AD5">
        <w:fldChar w:fldCharType="begin"/>
      </w:r>
      <w:r w:rsidR="00DE1AD5">
        <w:instrText xml:space="preserve"> SEQ Figure \* ARABIC \s 1 </w:instrText>
      </w:r>
      <w:r w:rsidR="00DE1AD5">
        <w:fldChar w:fldCharType="separate"/>
      </w:r>
      <w:r w:rsidR="00DE1AD5">
        <w:rPr>
          <w:noProof/>
        </w:rPr>
        <w:t>53</w:t>
      </w:r>
      <w:r w:rsidR="00DE1AD5">
        <w:fldChar w:fldCharType="end"/>
      </w:r>
      <w:bookmarkEnd w:id="60"/>
      <w:r>
        <w:t xml:space="preserve">: </w:t>
      </w:r>
      <w:r w:rsidR="002F22E2">
        <w:t xml:space="preserve">Scheme of </w:t>
      </w:r>
      <w:r w:rsidR="00371DF4">
        <w:t>base excision repair process</w:t>
      </w:r>
      <w:r w:rsidR="002F22E2">
        <w:t xml:space="preserve"> in the microsporidian LCA in comparison to 4 extant species. The mapped proteins are highlighted. The order of the color bars in each annotated proteins is: the microsporidia LCA, </w:t>
      </w:r>
      <w:r w:rsidR="002F22E2" w:rsidRPr="00621811">
        <w:rPr>
          <w:i/>
        </w:rPr>
        <w:t>E.cuniculi</w:t>
      </w:r>
      <w:r w:rsidR="002F22E2">
        <w:t xml:space="preserve">, </w:t>
      </w:r>
      <w:r w:rsidR="002F22E2" w:rsidRPr="00621811">
        <w:rPr>
          <w:i/>
        </w:rPr>
        <w:t>E.hellem</w:t>
      </w:r>
      <w:r w:rsidR="002F22E2">
        <w:t xml:space="preserve">, </w:t>
      </w:r>
      <w:r w:rsidR="002F22E2" w:rsidRPr="00621811">
        <w:rPr>
          <w:i/>
        </w:rPr>
        <w:t>E.intestinalis</w:t>
      </w:r>
      <w:r w:rsidR="002F22E2">
        <w:t xml:space="preserve"> and </w:t>
      </w:r>
      <w:r w:rsidR="002F22E2" w:rsidRPr="00621811">
        <w:rPr>
          <w:i/>
        </w:rPr>
        <w:t>N.ceranae</w:t>
      </w:r>
      <w:r w:rsidR="002F22E2">
        <w:t>.</w:t>
      </w:r>
    </w:p>
    <w:p w14:paraId="47346037" w14:textId="77777777" w:rsidR="00DE1AD5" w:rsidRDefault="000C7F50" w:rsidP="00DE1AD5">
      <w:pPr>
        <w:keepNext/>
      </w:pPr>
      <w:r>
        <w:rPr>
          <w:noProof/>
        </w:rPr>
        <w:drawing>
          <wp:inline distT="0" distB="0" distL="0" distR="0" wp14:anchorId="62F94C11" wp14:editId="4306184D">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02C32EAB" w14:textId="2CCFDBF1" w:rsidR="00D04E5C" w:rsidRDefault="00DE1AD5" w:rsidP="00DE1AD5">
      <w:pPr>
        <w:pStyle w:val="Caption"/>
      </w:pPr>
      <w:bookmarkStart w:id="61" w:name="_Ref384391790"/>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54</w:t>
      </w:r>
      <w:r>
        <w:fldChar w:fldCharType="end"/>
      </w:r>
      <w:bookmarkEnd w:id="61"/>
      <w:r>
        <w:t xml:space="preserve">: </w:t>
      </w:r>
      <w:r>
        <w:t xml:space="preserve">Scheme of </w:t>
      </w:r>
      <w:r>
        <w:t xml:space="preserve">cellular </w:t>
      </w:r>
      <w:r w:rsidRPr="00DE1AD5">
        <w:t>senescence</w:t>
      </w:r>
      <w:r>
        <w:t xml:space="preserve"> pathway </w:t>
      </w:r>
      <w:r>
        <w:t xml:space="preserve">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p>
    <w:p w14:paraId="76A24FE3" w14:textId="77777777" w:rsidR="000C7F50" w:rsidRPr="001B6707" w:rsidRDefault="000C7F50" w:rsidP="001B6707"/>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4548B3E8" w:rsidR="003955E8" w:rsidRPr="00076E91" w:rsidRDefault="003955E8" w:rsidP="008D799A">
      <w:pPr>
        <w:pStyle w:val="Caption"/>
        <w:keepNext/>
        <w:spacing w:after="0" w:line="360" w:lineRule="auto"/>
      </w:pPr>
      <w:bookmarkStart w:id="62" w:name="_Ref381275723"/>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1</w:t>
      </w:r>
      <w:r w:rsidR="009E69A4">
        <w:fldChar w:fldCharType="end"/>
      </w:r>
      <w:bookmarkEnd w:id="62"/>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EB4074">
        <w:instrText xml:space="preserve"> ADDIN ZOTERO_ITEM CSL_CITATION {"citationID":"bMM3N6Px","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EB4074" w:rsidRPr="00EB4074">
        <w:rPr>
          <w:color w:val="808080"/>
          <w:szCs w:val="24"/>
        </w:rPr>
        <w:t xml:space="preserve">(Nordberg </w:t>
      </w:r>
      <w:r w:rsidR="00EB4074" w:rsidRPr="00EB4074">
        <w:rPr>
          <w:i/>
          <w:iCs/>
          <w:color w:val="808080"/>
          <w:szCs w:val="24"/>
        </w:rPr>
        <w:t>et al.</w:t>
      </w:r>
      <w:r w:rsidR="00EB4074" w:rsidRPr="00EB4074">
        <w:rPr>
          <w:color w:val="808080"/>
          <w:szCs w:val="24"/>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EB4074">
        <w:instrText xml:space="preserve"> ADDIN ZOTERO_ITEM CSL_CITATION {"citationID":"2Wk0p7vf","properties":{"formattedCitation":"(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EB4074" w:rsidRPr="00EB4074">
        <w:rPr>
          <w:color w:val="808080"/>
          <w:szCs w:val="24"/>
        </w:rPr>
        <w:t xml:space="preserve">(Aurrecoechea </w:t>
      </w:r>
      <w:r w:rsidR="00EB4074" w:rsidRPr="00EB4074">
        <w:rPr>
          <w:i/>
          <w:iCs/>
          <w:color w:val="808080"/>
          <w:szCs w:val="24"/>
        </w:rPr>
        <w:t>et al.</w:t>
      </w:r>
      <w:r w:rsidR="00EB4074" w:rsidRPr="00EB4074">
        <w:rPr>
          <w:color w:val="808080"/>
          <w:szCs w:val="24"/>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5696EBB" w:rsidR="00727721" w:rsidRPr="00076E91" w:rsidRDefault="00727721" w:rsidP="008D799A">
      <w:pPr>
        <w:pStyle w:val="Caption"/>
        <w:keepNext/>
        <w:spacing w:after="0" w:line="360" w:lineRule="auto"/>
      </w:pPr>
      <w:bookmarkStart w:id="63" w:name="_Ref381276164"/>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2</w:t>
      </w:r>
      <w:r w:rsidR="009E69A4">
        <w:fldChar w:fldCharType="end"/>
      </w:r>
      <w:bookmarkEnd w:id="63"/>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EB4074">
        <w:instrText xml:space="preserve"> ADDIN ZOTERO_ITEM CSL_CITATION {"citationID":"Uf7U4k7Y","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EB4074" w:rsidRPr="00EB4074">
        <w:rPr>
          <w:color w:val="808080"/>
          <w:szCs w:val="24"/>
        </w:rPr>
        <w:t xml:space="preserve">(Capella-Gutiérrez </w:t>
      </w:r>
      <w:r w:rsidR="00EB4074" w:rsidRPr="00EB4074">
        <w:rPr>
          <w:i/>
          <w:iCs/>
          <w:color w:val="808080"/>
          <w:szCs w:val="24"/>
        </w:rPr>
        <w:t>et al.</w:t>
      </w:r>
      <w:r w:rsidR="00EB4074" w:rsidRPr="00EB4074">
        <w:rPr>
          <w:color w:val="808080"/>
          <w:szCs w:val="24"/>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64" w:name="_Ref381452965"/>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4</w:t>
      </w:r>
      <w:r w:rsidR="009E69A4">
        <w:fldChar w:fldCharType="end"/>
      </w:r>
      <w:bookmarkEnd w:id="64"/>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65" w:name="_Ref371837253"/>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5</w:t>
      </w:r>
      <w:r w:rsidR="009E69A4">
        <w:fldChar w:fldCharType="end"/>
      </w:r>
      <w:bookmarkEnd w:id="65"/>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66" w:name="_Ref382232342"/>
      <w:r w:rsidRPr="00076E91">
        <w:t xml:space="preserve">Table </w:t>
      </w:r>
      <w:r w:rsidR="009E69A4">
        <w:fldChar w:fldCharType="begin"/>
      </w:r>
      <w:r w:rsidR="009E69A4">
        <w:instrText xml:space="preserve"> STYLEREF 1 \s </w:instrText>
      </w:r>
      <w:r w:rsidR="009E69A4">
        <w:fldChar w:fldCharType="separate"/>
      </w:r>
      <w:r w:rsidR="00D928F6">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D928F6">
        <w:rPr>
          <w:noProof/>
        </w:rPr>
        <w:t>6</w:t>
      </w:r>
      <w:r w:rsidR="009E69A4">
        <w:fldChar w:fldCharType="end"/>
      </w:r>
      <w:bookmarkEnd w:id="66"/>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Default="00C74969" w:rsidP="008D799A">
      <w:pPr>
        <w:spacing w:after="0" w:line="360" w:lineRule="auto"/>
        <w:rPr>
          <w:szCs w:val="24"/>
        </w:rPr>
      </w:pPr>
    </w:p>
    <w:p w14:paraId="108F7F29" w14:textId="6EF2C2DF" w:rsidR="006A7541" w:rsidRDefault="006A7541" w:rsidP="008D799A">
      <w:pPr>
        <w:spacing w:after="0" w:line="360" w:lineRule="auto"/>
        <w:rPr>
          <w:szCs w:val="24"/>
        </w:rPr>
      </w:pPr>
      <w:r w:rsidRPr="006A7541">
        <w:rPr>
          <w:szCs w:val="24"/>
          <w:highlight w:val="yellow"/>
        </w:rPr>
        <w:t>Figures</w:t>
      </w:r>
    </w:p>
    <w:p w14:paraId="6C0DF812" w14:textId="77777777" w:rsidR="006A7541" w:rsidRPr="00076E91" w:rsidRDefault="006A7541"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0C7F50" w:rsidRDefault="000C7F50" w:rsidP="000A17B2">
      <w:pPr>
        <w:spacing w:after="0" w:line="240" w:lineRule="auto"/>
      </w:pPr>
      <w:r>
        <w:separator/>
      </w:r>
    </w:p>
  </w:endnote>
  <w:endnote w:type="continuationSeparator" w:id="0">
    <w:p w14:paraId="78F99176" w14:textId="77777777" w:rsidR="000C7F50" w:rsidRDefault="000C7F50"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0C7F50" w:rsidRDefault="000C7F50" w:rsidP="009F2A64">
    <w:pPr>
      <w:pStyle w:val="Footer"/>
      <w:jc w:val="center"/>
    </w:pPr>
  </w:p>
  <w:p w14:paraId="5AA1AD57" w14:textId="39AE855C" w:rsidR="000C7F50" w:rsidRDefault="000C7F50"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4352A">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0C7F50" w:rsidRDefault="000C7F50" w:rsidP="000A17B2">
      <w:pPr>
        <w:spacing w:after="0" w:line="240" w:lineRule="auto"/>
      </w:pPr>
      <w:r>
        <w:separator/>
      </w:r>
    </w:p>
  </w:footnote>
  <w:footnote w:type="continuationSeparator" w:id="0">
    <w:p w14:paraId="4A377723" w14:textId="77777777" w:rsidR="000C7F50" w:rsidRDefault="000C7F50"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0C7F50" w:rsidRPr="000A17B2" w:rsidRDefault="000C7F50">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AD8"/>
    <w:rsid w:val="00001DB1"/>
    <w:rsid w:val="000027A0"/>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159"/>
    <w:rsid w:val="00020C53"/>
    <w:rsid w:val="00022E3F"/>
    <w:rsid w:val="0002339D"/>
    <w:rsid w:val="0002368D"/>
    <w:rsid w:val="00023972"/>
    <w:rsid w:val="00023C60"/>
    <w:rsid w:val="000251E0"/>
    <w:rsid w:val="00025697"/>
    <w:rsid w:val="00025864"/>
    <w:rsid w:val="00026791"/>
    <w:rsid w:val="000267D0"/>
    <w:rsid w:val="00026D9F"/>
    <w:rsid w:val="00026EF8"/>
    <w:rsid w:val="00030D13"/>
    <w:rsid w:val="00031ECA"/>
    <w:rsid w:val="00032B0D"/>
    <w:rsid w:val="00033C9E"/>
    <w:rsid w:val="00033E03"/>
    <w:rsid w:val="000342BB"/>
    <w:rsid w:val="00035AE7"/>
    <w:rsid w:val="00035D3F"/>
    <w:rsid w:val="00035E36"/>
    <w:rsid w:val="0003644C"/>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4E6"/>
    <w:rsid w:val="00061807"/>
    <w:rsid w:val="000619C2"/>
    <w:rsid w:val="00061A32"/>
    <w:rsid w:val="00061A6B"/>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F00"/>
    <w:rsid w:val="000A2233"/>
    <w:rsid w:val="000A24D8"/>
    <w:rsid w:val="000A2CC8"/>
    <w:rsid w:val="000A32B0"/>
    <w:rsid w:val="000A38E1"/>
    <w:rsid w:val="000A3A29"/>
    <w:rsid w:val="000A4D3D"/>
    <w:rsid w:val="000A581C"/>
    <w:rsid w:val="000A6C78"/>
    <w:rsid w:val="000A6CDD"/>
    <w:rsid w:val="000A7134"/>
    <w:rsid w:val="000A7AAB"/>
    <w:rsid w:val="000B00E8"/>
    <w:rsid w:val="000B054B"/>
    <w:rsid w:val="000B081C"/>
    <w:rsid w:val="000B0ED0"/>
    <w:rsid w:val="000B108D"/>
    <w:rsid w:val="000B110A"/>
    <w:rsid w:val="000B21C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C7F50"/>
    <w:rsid w:val="000D080B"/>
    <w:rsid w:val="000D1476"/>
    <w:rsid w:val="000D24E3"/>
    <w:rsid w:val="000D2DD9"/>
    <w:rsid w:val="000D3223"/>
    <w:rsid w:val="000D3904"/>
    <w:rsid w:val="000D4104"/>
    <w:rsid w:val="000D4EBB"/>
    <w:rsid w:val="000D4F6D"/>
    <w:rsid w:val="000D5936"/>
    <w:rsid w:val="000D5A99"/>
    <w:rsid w:val="000D6384"/>
    <w:rsid w:val="000D68BA"/>
    <w:rsid w:val="000D6D58"/>
    <w:rsid w:val="000D6F8E"/>
    <w:rsid w:val="000D7215"/>
    <w:rsid w:val="000E012F"/>
    <w:rsid w:val="000E0EEC"/>
    <w:rsid w:val="000E1076"/>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C89"/>
    <w:rsid w:val="000F05A3"/>
    <w:rsid w:val="000F0E26"/>
    <w:rsid w:val="000F17FF"/>
    <w:rsid w:val="000F19CD"/>
    <w:rsid w:val="000F1AA1"/>
    <w:rsid w:val="000F1DD4"/>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489C"/>
    <w:rsid w:val="001048D9"/>
    <w:rsid w:val="00104B72"/>
    <w:rsid w:val="001054B0"/>
    <w:rsid w:val="001055AB"/>
    <w:rsid w:val="001058BE"/>
    <w:rsid w:val="00105E06"/>
    <w:rsid w:val="0010640D"/>
    <w:rsid w:val="00107139"/>
    <w:rsid w:val="001076C1"/>
    <w:rsid w:val="00107C8C"/>
    <w:rsid w:val="00107ECC"/>
    <w:rsid w:val="0011028C"/>
    <w:rsid w:val="00111AE4"/>
    <w:rsid w:val="00111BBD"/>
    <w:rsid w:val="00112222"/>
    <w:rsid w:val="00112EC8"/>
    <w:rsid w:val="00113560"/>
    <w:rsid w:val="001137CD"/>
    <w:rsid w:val="00113AC4"/>
    <w:rsid w:val="001156A4"/>
    <w:rsid w:val="00116325"/>
    <w:rsid w:val="0011646C"/>
    <w:rsid w:val="00116731"/>
    <w:rsid w:val="001173B6"/>
    <w:rsid w:val="00120498"/>
    <w:rsid w:val="0012126E"/>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E8D"/>
    <w:rsid w:val="001305BA"/>
    <w:rsid w:val="00130A2E"/>
    <w:rsid w:val="00130A70"/>
    <w:rsid w:val="00130E22"/>
    <w:rsid w:val="001312E2"/>
    <w:rsid w:val="00131D6B"/>
    <w:rsid w:val="00132567"/>
    <w:rsid w:val="0013347F"/>
    <w:rsid w:val="00133971"/>
    <w:rsid w:val="00133A95"/>
    <w:rsid w:val="001344E6"/>
    <w:rsid w:val="00134597"/>
    <w:rsid w:val="001347DF"/>
    <w:rsid w:val="001347E5"/>
    <w:rsid w:val="00134859"/>
    <w:rsid w:val="00134E3B"/>
    <w:rsid w:val="0013584D"/>
    <w:rsid w:val="00135944"/>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9B4"/>
    <w:rsid w:val="00157A09"/>
    <w:rsid w:val="0016066C"/>
    <w:rsid w:val="001607F5"/>
    <w:rsid w:val="00160AEB"/>
    <w:rsid w:val="0016100E"/>
    <w:rsid w:val="0016160F"/>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58C"/>
    <w:rsid w:val="001956FF"/>
    <w:rsid w:val="00195BF6"/>
    <w:rsid w:val="00195EE0"/>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094"/>
    <w:rsid w:val="001E16D1"/>
    <w:rsid w:val="001E26AF"/>
    <w:rsid w:val="001E2A8E"/>
    <w:rsid w:val="001E2C66"/>
    <w:rsid w:val="001E3047"/>
    <w:rsid w:val="001E322E"/>
    <w:rsid w:val="001E3D9D"/>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1F98"/>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C14"/>
    <w:rsid w:val="00227E70"/>
    <w:rsid w:val="00227F8B"/>
    <w:rsid w:val="002307F3"/>
    <w:rsid w:val="0023175E"/>
    <w:rsid w:val="00231B7F"/>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349E"/>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0829"/>
    <w:rsid w:val="002914E5"/>
    <w:rsid w:val="002926CD"/>
    <w:rsid w:val="00292CB9"/>
    <w:rsid w:val="00294364"/>
    <w:rsid w:val="00294D22"/>
    <w:rsid w:val="00294EBA"/>
    <w:rsid w:val="00294F52"/>
    <w:rsid w:val="002952AA"/>
    <w:rsid w:val="00295738"/>
    <w:rsid w:val="00295856"/>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B9A"/>
    <w:rsid w:val="002B2009"/>
    <w:rsid w:val="002B234C"/>
    <w:rsid w:val="002B376D"/>
    <w:rsid w:val="002B4582"/>
    <w:rsid w:val="002B4813"/>
    <w:rsid w:val="002B5AA0"/>
    <w:rsid w:val="002B62C3"/>
    <w:rsid w:val="002B7D0C"/>
    <w:rsid w:val="002C125D"/>
    <w:rsid w:val="002C130B"/>
    <w:rsid w:val="002C1694"/>
    <w:rsid w:val="002C18C2"/>
    <w:rsid w:val="002C191B"/>
    <w:rsid w:val="002C199A"/>
    <w:rsid w:val="002C199C"/>
    <w:rsid w:val="002C223B"/>
    <w:rsid w:val="002C27C7"/>
    <w:rsid w:val="002C2F41"/>
    <w:rsid w:val="002C3398"/>
    <w:rsid w:val="002C3B95"/>
    <w:rsid w:val="002C3CEE"/>
    <w:rsid w:val="002C406C"/>
    <w:rsid w:val="002C42E1"/>
    <w:rsid w:val="002C4B17"/>
    <w:rsid w:val="002C5074"/>
    <w:rsid w:val="002C6046"/>
    <w:rsid w:val="002C6EF3"/>
    <w:rsid w:val="002C721A"/>
    <w:rsid w:val="002C735F"/>
    <w:rsid w:val="002C76F0"/>
    <w:rsid w:val="002C7C28"/>
    <w:rsid w:val="002D0178"/>
    <w:rsid w:val="002D04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5D00"/>
    <w:rsid w:val="002D5D87"/>
    <w:rsid w:val="002D6A33"/>
    <w:rsid w:val="002D7238"/>
    <w:rsid w:val="002D76FB"/>
    <w:rsid w:val="002D7863"/>
    <w:rsid w:val="002D7E10"/>
    <w:rsid w:val="002E035D"/>
    <w:rsid w:val="002E09ED"/>
    <w:rsid w:val="002E0AA5"/>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E29"/>
    <w:rsid w:val="0032054E"/>
    <w:rsid w:val="00320C3E"/>
    <w:rsid w:val="0032102D"/>
    <w:rsid w:val="003210EB"/>
    <w:rsid w:val="00321FD1"/>
    <w:rsid w:val="0032219C"/>
    <w:rsid w:val="0032276D"/>
    <w:rsid w:val="00322F07"/>
    <w:rsid w:val="00322F21"/>
    <w:rsid w:val="00322F8F"/>
    <w:rsid w:val="003239BB"/>
    <w:rsid w:val="00323BAF"/>
    <w:rsid w:val="00324443"/>
    <w:rsid w:val="003245AF"/>
    <w:rsid w:val="0032491B"/>
    <w:rsid w:val="00324C30"/>
    <w:rsid w:val="003252DA"/>
    <w:rsid w:val="003259EB"/>
    <w:rsid w:val="00325DB7"/>
    <w:rsid w:val="003262D6"/>
    <w:rsid w:val="00326523"/>
    <w:rsid w:val="00326A75"/>
    <w:rsid w:val="00326F23"/>
    <w:rsid w:val="00327581"/>
    <w:rsid w:val="0032764A"/>
    <w:rsid w:val="00327BCD"/>
    <w:rsid w:val="00330893"/>
    <w:rsid w:val="003312E1"/>
    <w:rsid w:val="003315EE"/>
    <w:rsid w:val="00331624"/>
    <w:rsid w:val="00332018"/>
    <w:rsid w:val="0033311C"/>
    <w:rsid w:val="003334EC"/>
    <w:rsid w:val="00333874"/>
    <w:rsid w:val="00333D3D"/>
    <w:rsid w:val="00334552"/>
    <w:rsid w:val="00334AE1"/>
    <w:rsid w:val="003358D5"/>
    <w:rsid w:val="00335D39"/>
    <w:rsid w:val="00335F1D"/>
    <w:rsid w:val="0033603D"/>
    <w:rsid w:val="00336C4C"/>
    <w:rsid w:val="00336CB8"/>
    <w:rsid w:val="00337618"/>
    <w:rsid w:val="00337BC3"/>
    <w:rsid w:val="0034107D"/>
    <w:rsid w:val="00342471"/>
    <w:rsid w:val="0034257A"/>
    <w:rsid w:val="003436C4"/>
    <w:rsid w:val="00343CA8"/>
    <w:rsid w:val="00343CC4"/>
    <w:rsid w:val="0034414D"/>
    <w:rsid w:val="00344351"/>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10CE"/>
    <w:rsid w:val="003614CF"/>
    <w:rsid w:val="0036159A"/>
    <w:rsid w:val="0036162E"/>
    <w:rsid w:val="003617CF"/>
    <w:rsid w:val="003618AB"/>
    <w:rsid w:val="0036245E"/>
    <w:rsid w:val="00363341"/>
    <w:rsid w:val="00363A19"/>
    <w:rsid w:val="00363CED"/>
    <w:rsid w:val="00363DF3"/>
    <w:rsid w:val="003643D0"/>
    <w:rsid w:val="003646C0"/>
    <w:rsid w:val="003648B6"/>
    <w:rsid w:val="0036572E"/>
    <w:rsid w:val="003657BD"/>
    <w:rsid w:val="003667E1"/>
    <w:rsid w:val="00367F0A"/>
    <w:rsid w:val="00370234"/>
    <w:rsid w:val="0037027F"/>
    <w:rsid w:val="00370F67"/>
    <w:rsid w:val="003714A2"/>
    <w:rsid w:val="00371AE7"/>
    <w:rsid w:val="00371D4E"/>
    <w:rsid w:val="00371DF4"/>
    <w:rsid w:val="003727CD"/>
    <w:rsid w:val="00372811"/>
    <w:rsid w:val="00373897"/>
    <w:rsid w:val="0037434C"/>
    <w:rsid w:val="00374D9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E5A"/>
    <w:rsid w:val="00386F97"/>
    <w:rsid w:val="0038716A"/>
    <w:rsid w:val="0038717B"/>
    <w:rsid w:val="00387308"/>
    <w:rsid w:val="0038742B"/>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4398"/>
    <w:rsid w:val="003C43A6"/>
    <w:rsid w:val="003C5071"/>
    <w:rsid w:val="003C55D8"/>
    <w:rsid w:val="003C5A44"/>
    <w:rsid w:val="003C5AFC"/>
    <w:rsid w:val="003C5D39"/>
    <w:rsid w:val="003C5D90"/>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45F3"/>
    <w:rsid w:val="0040470B"/>
    <w:rsid w:val="00404EE2"/>
    <w:rsid w:val="00404F80"/>
    <w:rsid w:val="004050F6"/>
    <w:rsid w:val="00405140"/>
    <w:rsid w:val="0040592B"/>
    <w:rsid w:val="00405A80"/>
    <w:rsid w:val="0040661F"/>
    <w:rsid w:val="004070C3"/>
    <w:rsid w:val="00407784"/>
    <w:rsid w:val="00407A9B"/>
    <w:rsid w:val="00410B70"/>
    <w:rsid w:val="00410D9E"/>
    <w:rsid w:val="00410E9B"/>
    <w:rsid w:val="00411654"/>
    <w:rsid w:val="004127BF"/>
    <w:rsid w:val="00412844"/>
    <w:rsid w:val="00413480"/>
    <w:rsid w:val="00413670"/>
    <w:rsid w:val="00413A95"/>
    <w:rsid w:val="00413D24"/>
    <w:rsid w:val="0041481C"/>
    <w:rsid w:val="00414BB9"/>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9DF"/>
    <w:rsid w:val="00431A09"/>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3F39"/>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75B8E"/>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ED3"/>
    <w:rsid w:val="004917BB"/>
    <w:rsid w:val="0049212F"/>
    <w:rsid w:val="0049368F"/>
    <w:rsid w:val="00494910"/>
    <w:rsid w:val="0049498F"/>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40DF"/>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B"/>
    <w:rsid w:val="004D0C38"/>
    <w:rsid w:val="004D0E4E"/>
    <w:rsid w:val="004D262C"/>
    <w:rsid w:val="004D2967"/>
    <w:rsid w:val="004D4409"/>
    <w:rsid w:val="004D4432"/>
    <w:rsid w:val="004D4FD0"/>
    <w:rsid w:val="004D4FE0"/>
    <w:rsid w:val="004D52AC"/>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E9F"/>
    <w:rsid w:val="00554485"/>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DF8"/>
    <w:rsid w:val="005B2737"/>
    <w:rsid w:val="005B28FA"/>
    <w:rsid w:val="005B338E"/>
    <w:rsid w:val="005B377A"/>
    <w:rsid w:val="005B3FAB"/>
    <w:rsid w:val="005B4147"/>
    <w:rsid w:val="005B5644"/>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E7D"/>
    <w:rsid w:val="005F0F02"/>
    <w:rsid w:val="005F0F93"/>
    <w:rsid w:val="005F1D05"/>
    <w:rsid w:val="005F20C1"/>
    <w:rsid w:val="005F3287"/>
    <w:rsid w:val="005F3897"/>
    <w:rsid w:val="005F3C0D"/>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24C"/>
    <w:rsid w:val="00625C4E"/>
    <w:rsid w:val="00625DD1"/>
    <w:rsid w:val="006266DA"/>
    <w:rsid w:val="00626A10"/>
    <w:rsid w:val="00626FA7"/>
    <w:rsid w:val="00626FEC"/>
    <w:rsid w:val="006273DB"/>
    <w:rsid w:val="006277E0"/>
    <w:rsid w:val="00627BDA"/>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933"/>
    <w:rsid w:val="00643D0C"/>
    <w:rsid w:val="00644108"/>
    <w:rsid w:val="0064457F"/>
    <w:rsid w:val="00645216"/>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60074"/>
    <w:rsid w:val="00661775"/>
    <w:rsid w:val="00661BE9"/>
    <w:rsid w:val="00663040"/>
    <w:rsid w:val="006631C9"/>
    <w:rsid w:val="006636F0"/>
    <w:rsid w:val="00663D90"/>
    <w:rsid w:val="006640A0"/>
    <w:rsid w:val="0066534C"/>
    <w:rsid w:val="00665438"/>
    <w:rsid w:val="0066560F"/>
    <w:rsid w:val="00665681"/>
    <w:rsid w:val="0066603B"/>
    <w:rsid w:val="00666BF2"/>
    <w:rsid w:val="0066753E"/>
    <w:rsid w:val="00667E34"/>
    <w:rsid w:val="00670ACD"/>
    <w:rsid w:val="006713C5"/>
    <w:rsid w:val="006716DF"/>
    <w:rsid w:val="00672459"/>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EE7"/>
    <w:rsid w:val="00684476"/>
    <w:rsid w:val="00684B83"/>
    <w:rsid w:val="00684D03"/>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59D"/>
    <w:rsid w:val="006C0603"/>
    <w:rsid w:val="006C068E"/>
    <w:rsid w:val="006C06CB"/>
    <w:rsid w:val="006C0A4F"/>
    <w:rsid w:val="006C1BBE"/>
    <w:rsid w:val="006C2007"/>
    <w:rsid w:val="006C2FF5"/>
    <w:rsid w:val="006C30EF"/>
    <w:rsid w:val="006C34E8"/>
    <w:rsid w:val="006C3EF6"/>
    <w:rsid w:val="006C48E4"/>
    <w:rsid w:val="006C48F2"/>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6CF"/>
    <w:rsid w:val="007258EC"/>
    <w:rsid w:val="00726397"/>
    <w:rsid w:val="007264D5"/>
    <w:rsid w:val="00726860"/>
    <w:rsid w:val="00726D96"/>
    <w:rsid w:val="00727721"/>
    <w:rsid w:val="00730B2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A34"/>
    <w:rsid w:val="00737A51"/>
    <w:rsid w:val="00740211"/>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7E8"/>
    <w:rsid w:val="00771B0A"/>
    <w:rsid w:val="00771F6F"/>
    <w:rsid w:val="0077201E"/>
    <w:rsid w:val="00772675"/>
    <w:rsid w:val="00773001"/>
    <w:rsid w:val="00773454"/>
    <w:rsid w:val="007734F9"/>
    <w:rsid w:val="007748C8"/>
    <w:rsid w:val="00774929"/>
    <w:rsid w:val="00774A85"/>
    <w:rsid w:val="00774F4A"/>
    <w:rsid w:val="00775A53"/>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51C1"/>
    <w:rsid w:val="007A6209"/>
    <w:rsid w:val="007A69B4"/>
    <w:rsid w:val="007A777F"/>
    <w:rsid w:val="007A7B4C"/>
    <w:rsid w:val="007B04AD"/>
    <w:rsid w:val="007B0570"/>
    <w:rsid w:val="007B0999"/>
    <w:rsid w:val="007B1B83"/>
    <w:rsid w:val="007B20B8"/>
    <w:rsid w:val="007B243D"/>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F22"/>
    <w:rsid w:val="007C5720"/>
    <w:rsid w:val="007C5AE6"/>
    <w:rsid w:val="007C5E68"/>
    <w:rsid w:val="007C5F83"/>
    <w:rsid w:val="007C6398"/>
    <w:rsid w:val="007C763F"/>
    <w:rsid w:val="007D030A"/>
    <w:rsid w:val="007D0D0D"/>
    <w:rsid w:val="007D1D4F"/>
    <w:rsid w:val="007D2DCB"/>
    <w:rsid w:val="007D35F3"/>
    <w:rsid w:val="007D456A"/>
    <w:rsid w:val="007D5248"/>
    <w:rsid w:val="007D6C81"/>
    <w:rsid w:val="007D6E53"/>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71B0"/>
    <w:rsid w:val="008072D5"/>
    <w:rsid w:val="008078DD"/>
    <w:rsid w:val="00810030"/>
    <w:rsid w:val="00810050"/>
    <w:rsid w:val="008103C2"/>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1921"/>
    <w:rsid w:val="00831A5E"/>
    <w:rsid w:val="00831D6C"/>
    <w:rsid w:val="00831F3B"/>
    <w:rsid w:val="008321CE"/>
    <w:rsid w:val="00832A41"/>
    <w:rsid w:val="00832D6D"/>
    <w:rsid w:val="00832D79"/>
    <w:rsid w:val="008334CD"/>
    <w:rsid w:val="008335A2"/>
    <w:rsid w:val="00833F63"/>
    <w:rsid w:val="00834276"/>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BA8"/>
    <w:rsid w:val="008961BD"/>
    <w:rsid w:val="0089627F"/>
    <w:rsid w:val="008965C3"/>
    <w:rsid w:val="008A0DB1"/>
    <w:rsid w:val="008A1B62"/>
    <w:rsid w:val="008A1DAD"/>
    <w:rsid w:val="008A22FD"/>
    <w:rsid w:val="008A25CB"/>
    <w:rsid w:val="008A2CAF"/>
    <w:rsid w:val="008A37E8"/>
    <w:rsid w:val="008A3E0D"/>
    <w:rsid w:val="008A3E26"/>
    <w:rsid w:val="008A4500"/>
    <w:rsid w:val="008A4858"/>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2EF2"/>
    <w:rsid w:val="008C3886"/>
    <w:rsid w:val="008C41F5"/>
    <w:rsid w:val="008C433B"/>
    <w:rsid w:val="008C46FE"/>
    <w:rsid w:val="008C4A17"/>
    <w:rsid w:val="008C5523"/>
    <w:rsid w:val="008C6F07"/>
    <w:rsid w:val="008C7278"/>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850"/>
    <w:rsid w:val="009254A3"/>
    <w:rsid w:val="009264D9"/>
    <w:rsid w:val="00926E23"/>
    <w:rsid w:val="009270F9"/>
    <w:rsid w:val="0092715B"/>
    <w:rsid w:val="00930279"/>
    <w:rsid w:val="009305B5"/>
    <w:rsid w:val="0093132B"/>
    <w:rsid w:val="00931A18"/>
    <w:rsid w:val="00931FF3"/>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323"/>
    <w:rsid w:val="00941397"/>
    <w:rsid w:val="00941B22"/>
    <w:rsid w:val="00941CB7"/>
    <w:rsid w:val="0094309A"/>
    <w:rsid w:val="00943793"/>
    <w:rsid w:val="00943E82"/>
    <w:rsid w:val="0094408A"/>
    <w:rsid w:val="00944277"/>
    <w:rsid w:val="0094430A"/>
    <w:rsid w:val="00944866"/>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5D7C"/>
    <w:rsid w:val="00956A13"/>
    <w:rsid w:val="00956B71"/>
    <w:rsid w:val="00956FAF"/>
    <w:rsid w:val="00957652"/>
    <w:rsid w:val="0095792C"/>
    <w:rsid w:val="00957A74"/>
    <w:rsid w:val="00957F24"/>
    <w:rsid w:val="009602FE"/>
    <w:rsid w:val="0096049B"/>
    <w:rsid w:val="009607A1"/>
    <w:rsid w:val="00960ABD"/>
    <w:rsid w:val="00960D5F"/>
    <w:rsid w:val="009623FC"/>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D40"/>
    <w:rsid w:val="0098043B"/>
    <w:rsid w:val="00980F39"/>
    <w:rsid w:val="009812D3"/>
    <w:rsid w:val="00981BE8"/>
    <w:rsid w:val="00981E4A"/>
    <w:rsid w:val="00981FAE"/>
    <w:rsid w:val="009832E9"/>
    <w:rsid w:val="009835A1"/>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4CE1"/>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91"/>
    <w:rsid w:val="009B4FFB"/>
    <w:rsid w:val="009B5230"/>
    <w:rsid w:val="009B5309"/>
    <w:rsid w:val="009B5722"/>
    <w:rsid w:val="009B58FD"/>
    <w:rsid w:val="009B5E29"/>
    <w:rsid w:val="009B63F4"/>
    <w:rsid w:val="009B6BCB"/>
    <w:rsid w:val="009B7503"/>
    <w:rsid w:val="009B75F3"/>
    <w:rsid w:val="009C0AE8"/>
    <w:rsid w:val="009C0FEE"/>
    <w:rsid w:val="009C13FB"/>
    <w:rsid w:val="009C1A27"/>
    <w:rsid w:val="009C26E0"/>
    <w:rsid w:val="009C2ADA"/>
    <w:rsid w:val="009C2B0E"/>
    <w:rsid w:val="009C45D6"/>
    <w:rsid w:val="009C567E"/>
    <w:rsid w:val="009C641B"/>
    <w:rsid w:val="009C6DDE"/>
    <w:rsid w:val="009C7004"/>
    <w:rsid w:val="009C7CB7"/>
    <w:rsid w:val="009D06A9"/>
    <w:rsid w:val="009D1781"/>
    <w:rsid w:val="009D1B2D"/>
    <w:rsid w:val="009D20C4"/>
    <w:rsid w:val="009D3302"/>
    <w:rsid w:val="009D3B22"/>
    <w:rsid w:val="009D4100"/>
    <w:rsid w:val="009D4961"/>
    <w:rsid w:val="009D5251"/>
    <w:rsid w:val="009D52D7"/>
    <w:rsid w:val="009D59F5"/>
    <w:rsid w:val="009D602D"/>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15B"/>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4D07"/>
    <w:rsid w:val="00A06CA5"/>
    <w:rsid w:val="00A0722B"/>
    <w:rsid w:val="00A10E1E"/>
    <w:rsid w:val="00A11A7D"/>
    <w:rsid w:val="00A12A23"/>
    <w:rsid w:val="00A12BBE"/>
    <w:rsid w:val="00A12D0F"/>
    <w:rsid w:val="00A1357B"/>
    <w:rsid w:val="00A140D3"/>
    <w:rsid w:val="00A14645"/>
    <w:rsid w:val="00A150D3"/>
    <w:rsid w:val="00A15A40"/>
    <w:rsid w:val="00A171AD"/>
    <w:rsid w:val="00A1744B"/>
    <w:rsid w:val="00A17468"/>
    <w:rsid w:val="00A17700"/>
    <w:rsid w:val="00A17F7C"/>
    <w:rsid w:val="00A2050C"/>
    <w:rsid w:val="00A20ADD"/>
    <w:rsid w:val="00A20B32"/>
    <w:rsid w:val="00A21626"/>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615B"/>
    <w:rsid w:val="00A366F9"/>
    <w:rsid w:val="00A367F7"/>
    <w:rsid w:val="00A36F96"/>
    <w:rsid w:val="00A37494"/>
    <w:rsid w:val="00A40000"/>
    <w:rsid w:val="00A403FC"/>
    <w:rsid w:val="00A40CF6"/>
    <w:rsid w:val="00A41460"/>
    <w:rsid w:val="00A41709"/>
    <w:rsid w:val="00A421DE"/>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401F"/>
    <w:rsid w:val="00A94CDD"/>
    <w:rsid w:val="00A9531D"/>
    <w:rsid w:val="00A95E29"/>
    <w:rsid w:val="00A96952"/>
    <w:rsid w:val="00A96EC9"/>
    <w:rsid w:val="00A97403"/>
    <w:rsid w:val="00A97650"/>
    <w:rsid w:val="00A9785A"/>
    <w:rsid w:val="00A97BFB"/>
    <w:rsid w:val="00AA00C8"/>
    <w:rsid w:val="00AA01AB"/>
    <w:rsid w:val="00AA0AD4"/>
    <w:rsid w:val="00AA0D54"/>
    <w:rsid w:val="00AA1CAF"/>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FF"/>
    <w:rsid w:val="00AC7F74"/>
    <w:rsid w:val="00AD05EE"/>
    <w:rsid w:val="00AD08DF"/>
    <w:rsid w:val="00AD0A48"/>
    <w:rsid w:val="00AD159D"/>
    <w:rsid w:val="00AD16DA"/>
    <w:rsid w:val="00AD1885"/>
    <w:rsid w:val="00AD18AB"/>
    <w:rsid w:val="00AD2FBF"/>
    <w:rsid w:val="00AD3448"/>
    <w:rsid w:val="00AD34E4"/>
    <w:rsid w:val="00AD38AF"/>
    <w:rsid w:val="00AD42C7"/>
    <w:rsid w:val="00AD5772"/>
    <w:rsid w:val="00AD5785"/>
    <w:rsid w:val="00AD6384"/>
    <w:rsid w:val="00AD661C"/>
    <w:rsid w:val="00AD6C12"/>
    <w:rsid w:val="00AD760D"/>
    <w:rsid w:val="00AD7A02"/>
    <w:rsid w:val="00AD7CA8"/>
    <w:rsid w:val="00AD7F02"/>
    <w:rsid w:val="00AE0211"/>
    <w:rsid w:val="00AE0890"/>
    <w:rsid w:val="00AE0F26"/>
    <w:rsid w:val="00AE1A7E"/>
    <w:rsid w:val="00AE2929"/>
    <w:rsid w:val="00AE2941"/>
    <w:rsid w:val="00AE2957"/>
    <w:rsid w:val="00AE2BAA"/>
    <w:rsid w:val="00AE3EBF"/>
    <w:rsid w:val="00AE3FC3"/>
    <w:rsid w:val="00AE4785"/>
    <w:rsid w:val="00AE4D57"/>
    <w:rsid w:val="00AE4E2C"/>
    <w:rsid w:val="00AE623B"/>
    <w:rsid w:val="00AE6A4A"/>
    <w:rsid w:val="00AE6C8A"/>
    <w:rsid w:val="00AE78E8"/>
    <w:rsid w:val="00AF060B"/>
    <w:rsid w:val="00AF2307"/>
    <w:rsid w:val="00AF2865"/>
    <w:rsid w:val="00AF2F87"/>
    <w:rsid w:val="00AF327C"/>
    <w:rsid w:val="00AF3949"/>
    <w:rsid w:val="00AF3EE0"/>
    <w:rsid w:val="00AF4356"/>
    <w:rsid w:val="00AF4382"/>
    <w:rsid w:val="00AF44F4"/>
    <w:rsid w:val="00AF4EC3"/>
    <w:rsid w:val="00AF57C2"/>
    <w:rsid w:val="00AF58DD"/>
    <w:rsid w:val="00AF5A31"/>
    <w:rsid w:val="00AF602B"/>
    <w:rsid w:val="00AF63A7"/>
    <w:rsid w:val="00AF752D"/>
    <w:rsid w:val="00B00110"/>
    <w:rsid w:val="00B001B9"/>
    <w:rsid w:val="00B003F3"/>
    <w:rsid w:val="00B00F1B"/>
    <w:rsid w:val="00B0190C"/>
    <w:rsid w:val="00B01BBA"/>
    <w:rsid w:val="00B01FCE"/>
    <w:rsid w:val="00B021CA"/>
    <w:rsid w:val="00B03689"/>
    <w:rsid w:val="00B03705"/>
    <w:rsid w:val="00B0384E"/>
    <w:rsid w:val="00B04041"/>
    <w:rsid w:val="00B041B0"/>
    <w:rsid w:val="00B04377"/>
    <w:rsid w:val="00B043E4"/>
    <w:rsid w:val="00B04408"/>
    <w:rsid w:val="00B044BA"/>
    <w:rsid w:val="00B04A6A"/>
    <w:rsid w:val="00B04FA1"/>
    <w:rsid w:val="00B05D2D"/>
    <w:rsid w:val="00B06BDB"/>
    <w:rsid w:val="00B06F62"/>
    <w:rsid w:val="00B072CE"/>
    <w:rsid w:val="00B07E99"/>
    <w:rsid w:val="00B10322"/>
    <w:rsid w:val="00B10429"/>
    <w:rsid w:val="00B10895"/>
    <w:rsid w:val="00B116E7"/>
    <w:rsid w:val="00B119D9"/>
    <w:rsid w:val="00B11E02"/>
    <w:rsid w:val="00B12A7D"/>
    <w:rsid w:val="00B12BC7"/>
    <w:rsid w:val="00B158A6"/>
    <w:rsid w:val="00B15988"/>
    <w:rsid w:val="00B15BC5"/>
    <w:rsid w:val="00B1659D"/>
    <w:rsid w:val="00B16BDA"/>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2B98"/>
    <w:rsid w:val="00B52BBB"/>
    <w:rsid w:val="00B5374E"/>
    <w:rsid w:val="00B5413D"/>
    <w:rsid w:val="00B5503A"/>
    <w:rsid w:val="00B550CF"/>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2DC"/>
    <w:rsid w:val="00B84427"/>
    <w:rsid w:val="00B85483"/>
    <w:rsid w:val="00B8573E"/>
    <w:rsid w:val="00B85897"/>
    <w:rsid w:val="00B867AD"/>
    <w:rsid w:val="00B86FCA"/>
    <w:rsid w:val="00B87C76"/>
    <w:rsid w:val="00B87DB4"/>
    <w:rsid w:val="00B90567"/>
    <w:rsid w:val="00B917E3"/>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E1"/>
    <w:rsid w:val="00BA2AF9"/>
    <w:rsid w:val="00BA3481"/>
    <w:rsid w:val="00BA42EC"/>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3940"/>
    <w:rsid w:val="00C140EA"/>
    <w:rsid w:val="00C14A21"/>
    <w:rsid w:val="00C15F4B"/>
    <w:rsid w:val="00C16EBD"/>
    <w:rsid w:val="00C177FB"/>
    <w:rsid w:val="00C17C2E"/>
    <w:rsid w:val="00C202B4"/>
    <w:rsid w:val="00C203D2"/>
    <w:rsid w:val="00C205C5"/>
    <w:rsid w:val="00C2060C"/>
    <w:rsid w:val="00C207A0"/>
    <w:rsid w:val="00C20F45"/>
    <w:rsid w:val="00C22E36"/>
    <w:rsid w:val="00C22FAE"/>
    <w:rsid w:val="00C2313A"/>
    <w:rsid w:val="00C23BD0"/>
    <w:rsid w:val="00C240E1"/>
    <w:rsid w:val="00C24C08"/>
    <w:rsid w:val="00C260B0"/>
    <w:rsid w:val="00C26B4F"/>
    <w:rsid w:val="00C2752D"/>
    <w:rsid w:val="00C27B27"/>
    <w:rsid w:val="00C3011B"/>
    <w:rsid w:val="00C30418"/>
    <w:rsid w:val="00C30B1F"/>
    <w:rsid w:val="00C30DAC"/>
    <w:rsid w:val="00C32852"/>
    <w:rsid w:val="00C328C3"/>
    <w:rsid w:val="00C32D0A"/>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37A"/>
    <w:rsid w:val="00C54928"/>
    <w:rsid w:val="00C54F84"/>
    <w:rsid w:val="00C55519"/>
    <w:rsid w:val="00C55A58"/>
    <w:rsid w:val="00C55A89"/>
    <w:rsid w:val="00C5626B"/>
    <w:rsid w:val="00C565E1"/>
    <w:rsid w:val="00C5680B"/>
    <w:rsid w:val="00C57288"/>
    <w:rsid w:val="00C5745C"/>
    <w:rsid w:val="00C6115C"/>
    <w:rsid w:val="00C61845"/>
    <w:rsid w:val="00C61EC2"/>
    <w:rsid w:val="00C6234A"/>
    <w:rsid w:val="00C624DE"/>
    <w:rsid w:val="00C62705"/>
    <w:rsid w:val="00C63888"/>
    <w:rsid w:val="00C63908"/>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7F8"/>
    <w:rsid w:val="00C80706"/>
    <w:rsid w:val="00C80ED4"/>
    <w:rsid w:val="00C81916"/>
    <w:rsid w:val="00C82A33"/>
    <w:rsid w:val="00C84444"/>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458"/>
    <w:rsid w:val="00CC6E96"/>
    <w:rsid w:val="00CC7BE9"/>
    <w:rsid w:val="00CC7E6F"/>
    <w:rsid w:val="00CD0335"/>
    <w:rsid w:val="00CD0458"/>
    <w:rsid w:val="00CD089E"/>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4AD2"/>
    <w:rsid w:val="00CE5575"/>
    <w:rsid w:val="00CE5785"/>
    <w:rsid w:val="00CE5A77"/>
    <w:rsid w:val="00CE67CA"/>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3B79"/>
    <w:rsid w:val="00CF3D7F"/>
    <w:rsid w:val="00CF44E7"/>
    <w:rsid w:val="00CF4581"/>
    <w:rsid w:val="00CF51F5"/>
    <w:rsid w:val="00CF565A"/>
    <w:rsid w:val="00CF59F2"/>
    <w:rsid w:val="00CF5A68"/>
    <w:rsid w:val="00CF6939"/>
    <w:rsid w:val="00CF6DE9"/>
    <w:rsid w:val="00CF6FB0"/>
    <w:rsid w:val="00CF705C"/>
    <w:rsid w:val="00CF77A8"/>
    <w:rsid w:val="00D00AC7"/>
    <w:rsid w:val="00D00D3E"/>
    <w:rsid w:val="00D01077"/>
    <w:rsid w:val="00D01152"/>
    <w:rsid w:val="00D011D4"/>
    <w:rsid w:val="00D0246B"/>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782"/>
    <w:rsid w:val="00D35384"/>
    <w:rsid w:val="00D356BA"/>
    <w:rsid w:val="00D35955"/>
    <w:rsid w:val="00D36985"/>
    <w:rsid w:val="00D36FB3"/>
    <w:rsid w:val="00D372CA"/>
    <w:rsid w:val="00D37518"/>
    <w:rsid w:val="00D40973"/>
    <w:rsid w:val="00D41192"/>
    <w:rsid w:val="00D41A94"/>
    <w:rsid w:val="00D41AE7"/>
    <w:rsid w:val="00D41C46"/>
    <w:rsid w:val="00D4201A"/>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B68"/>
    <w:rsid w:val="00D94D59"/>
    <w:rsid w:val="00D950C3"/>
    <w:rsid w:val="00D95464"/>
    <w:rsid w:val="00D955D7"/>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60D9"/>
    <w:rsid w:val="00E0650E"/>
    <w:rsid w:val="00E07923"/>
    <w:rsid w:val="00E07AF7"/>
    <w:rsid w:val="00E07E9E"/>
    <w:rsid w:val="00E1179C"/>
    <w:rsid w:val="00E12195"/>
    <w:rsid w:val="00E12AFF"/>
    <w:rsid w:val="00E132E6"/>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B1F"/>
    <w:rsid w:val="00E3674D"/>
    <w:rsid w:val="00E36762"/>
    <w:rsid w:val="00E36C6F"/>
    <w:rsid w:val="00E3746A"/>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7A9"/>
    <w:rsid w:val="00E67198"/>
    <w:rsid w:val="00E704CF"/>
    <w:rsid w:val="00E70C63"/>
    <w:rsid w:val="00E72646"/>
    <w:rsid w:val="00E72922"/>
    <w:rsid w:val="00E73ADA"/>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FEB"/>
    <w:rsid w:val="00E8704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1ECC"/>
    <w:rsid w:val="00EA218A"/>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B0097"/>
    <w:rsid w:val="00EB0237"/>
    <w:rsid w:val="00EB063E"/>
    <w:rsid w:val="00EB10F5"/>
    <w:rsid w:val="00EB18BA"/>
    <w:rsid w:val="00EB1D83"/>
    <w:rsid w:val="00EB39A0"/>
    <w:rsid w:val="00EB4074"/>
    <w:rsid w:val="00EB40F9"/>
    <w:rsid w:val="00EB4B99"/>
    <w:rsid w:val="00EB527B"/>
    <w:rsid w:val="00EB572D"/>
    <w:rsid w:val="00EB5867"/>
    <w:rsid w:val="00EB5D4F"/>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6EB"/>
    <w:rsid w:val="00ED5F09"/>
    <w:rsid w:val="00ED6B03"/>
    <w:rsid w:val="00ED7C88"/>
    <w:rsid w:val="00ED7C9A"/>
    <w:rsid w:val="00ED7F85"/>
    <w:rsid w:val="00EE008E"/>
    <w:rsid w:val="00EE1086"/>
    <w:rsid w:val="00EE124A"/>
    <w:rsid w:val="00EE1412"/>
    <w:rsid w:val="00EE154C"/>
    <w:rsid w:val="00EE1D50"/>
    <w:rsid w:val="00EE2A40"/>
    <w:rsid w:val="00EE4515"/>
    <w:rsid w:val="00EE4F02"/>
    <w:rsid w:val="00EE5567"/>
    <w:rsid w:val="00EE56E5"/>
    <w:rsid w:val="00EE578A"/>
    <w:rsid w:val="00EE57C0"/>
    <w:rsid w:val="00EE686C"/>
    <w:rsid w:val="00EE7152"/>
    <w:rsid w:val="00EE78B4"/>
    <w:rsid w:val="00EE7D45"/>
    <w:rsid w:val="00EF1456"/>
    <w:rsid w:val="00EF14E9"/>
    <w:rsid w:val="00EF1612"/>
    <w:rsid w:val="00EF19EC"/>
    <w:rsid w:val="00EF1A4C"/>
    <w:rsid w:val="00EF1D1B"/>
    <w:rsid w:val="00EF1EA8"/>
    <w:rsid w:val="00EF26CB"/>
    <w:rsid w:val="00EF28DF"/>
    <w:rsid w:val="00EF3013"/>
    <w:rsid w:val="00EF33E9"/>
    <w:rsid w:val="00EF39D5"/>
    <w:rsid w:val="00EF3E25"/>
    <w:rsid w:val="00EF3F48"/>
    <w:rsid w:val="00EF4014"/>
    <w:rsid w:val="00EF4022"/>
    <w:rsid w:val="00EF41FF"/>
    <w:rsid w:val="00EF5A65"/>
    <w:rsid w:val="00EF5DF7"/>
    <w:rsid w:val="00EF6180"/>
    <w:rsid w:val="00EF6759"/>
    <w:rsid w:val="00EF7340"/>
    <w:rsid w:val="00EF79BE"/>
    <w:rsid w:val="00F00F73"/>
    <w:rsid w:val="00F013CE"/>
    <w:rsid w:val="00F01AB4"/>
    <w:rsid w:val="00F01BEE"/>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46DD"/>
    <w:rsid w:val="00F25321"/>
    <w:rsid w:val="00F27308"/>
    <w:rsid w:val="00F273EF"/>
    <w:rsid w:val="00F275E1"/>
    <w:rsid w:val="00F277F4"/>
    <w:rsid w:val="00F27CB2"/>
    <w:rsid w:val="00F300BA"/>
    <w:rsid w:val="00F31205"/>
    <w:rsid w:val="00F31C54"/>
    <w:rsid w:val="00F31F1F"/>
    <w:rsid w:val="00F32436"/>
    <w:rsid w:val="00F32A99"/>
    <w:rsid w:val="00F334B6"/>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01"/>
    <w:rsid w:val="00F609B0"/>
    <w:rsid w:val="00F61BEE"/>
    <w:rsid w:val="00F622DE"/>
    <w:rsid w:val="00F625D4"/>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3A97"/>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425C"/>
    <w:rsid w:val="00FA4797"/>
    <w:rsid w:val="00FA49AC"/>
    <w:rsid w:val="00FA4E38"/>
    <w:rsid w:val="00FA55BB"/>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E0F"/>
    <w:rsid w:val="00FB7149"/>
    <w:rsid w:val="00FB768D"/>
    <w:rsid w:val="00FB7ACD"/>
    <w:rsid w:val="00FB7CC6"/>
    <w:rsid w:val="00FC0367"/>
    <w:rsid w:val="00FC0B56"/>
    <w:rsid w:val="00FC0B9A"/>
    <w:rsid w:val="00FC0BA0"/>
    <w:rsid w:val="00FC0CEF"/>
    <w:rsid w:val="00FC1DA6"/>
    <w:rsid w:val="00FC240E"/>
    <w:rsid w:val="00FC2A60"/>
    <w:rsid w:val="00FC365C"/>
    <w:rsid w:val="00FC3789"/>
    <w:rsid w:val="00FC4DA5"/>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2BCD"/>
    <w:rsid w:val="00FD3651"/>
    <w:rsid w:val="00FD3807"/>
    <w:rsid w:val="00FD392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image" Target="media/image54.png"/><Relationship Id="rId66" Type="http://schemas.openxmlformats.org/officeDocument/2006/relationships/image" Target="media/image55.png"/><Relationship Id="rId67" Type="http://schemas.openxmlformats.org/officeDocument/2006/relationships/image" Target="media/image56.png"/><Relationship Id="rId68" Type="http://schemas.openxmlformats.org/officeDocument/2006/relationships/image" Target="media/image57.png"/><Relationship Id="rId69" Type="http://schemas.openxmlformats.org/officeDocument/2006/relationships/image" Target="media/image58.png"/><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jpg"/><Relationship Id="rId54" Type="http://schemas.openxmlformats.org/officeDocument/2006/relationships/image" Target="media/image43.jpg"/><Relationship Id="rId55" Type="http://schemas.openxmlformats.org/officeDocument/2006/relationships/image" Target="media/image44.jpg"/><Relationship Id="rId56" Type="http://schemas.openxmlformats.org/officeDocument/2006/relationships/image" Target="media/image45.emf"/><Relationship Id="rId57" Type="http://schemas.openxmlformats.org/officeDocument/2006/relationships/image" Target="media/image46.png"/><Relationship Id="rId58" Type="http://schemas.openxmlformats.org/officeDocument/2006/relationships/image" Target="media/image47.emf"/><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chart" Target="charts/chart1.xml"/><Relationship Id="rId39" Type="http://schemas.openxmlformats.org/officeDocument/2006/relationships/image" Target="media/image28.png"/><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emf"/><Relationship Id="rId61" Type="http://schemas.openxmlformats.org/officeDocument/2006/relationships/image" Target="media/image50.jpg"/><Relationship Id="rId62" Type="http://schemas.openxmlformats.org/officeDocument/2006/relationships/image" Target="media/image51.jp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792264"/>
        <c:axId val="2118792616"/>
      </c:barChart>
      <c:catAx>
        <c:axId val="2118792264"/>
        <c:scaling>
          <c:orientation val="minMax"/>
        </c:scaling>
        <c:delete val="0"/>
        <c:axPos val="b"/>
        <c:majorTickMark val="none"/>
        <c:minorTickMark val="none"/>
        <c:tickLblPos val="nextTo"/>
        <c:crossAx val="2118792616"/>
        <c:crosses val="autoZero"/>
        <c:auto val="1"/>
        <c:lblAlgn val="ctr"/>
        <c:lblOffset val="100"/>
        <c:noMultiLvlLbl val="0"/>
      </c:catAx>
      <c:valAx>
        <c:axId val="2118792616"/>
        <c:scaling>
          <c:orientation val="minMax"/>
        </c:scaling>
        <c:delete val="0"/>
        <c:axPos val="l"/>
        <c:numFmt formatCode="0.00" sourceLinked="1"/>
        <c:majorTickMark val="none"/>
        <c:minorTickMark val="none"/>
        <c:tickLblPos val="nextTo"/>
        <c:crossAx val="21187922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C0927BCB-EA41-3041-B497-7D6CE989C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99</Pages>
  <Words>77932</Words>
  <Characters>472274</Characters>
  <Application>Microsoft Macintosh Word</Application>
  <DocSecurity>0</DocSecurity>
  <Lines>21467</Lines>
  <Paragraphs>17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06</cp:revision>
  <cp:lastPrinted>2018-04-02T07:10:00Z</cp:lastPrinted>
  <dcterms:created xsi:type="dcterms:W3CDTF">2018-04-02T07:10:00Z</dcterms:created>
  <dcterms:modified xsi:type="dcterms:W3CDTF">2018-04-0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2"&gt;&lt;session id="nNTWGKVP"/&gt;&lt;style id="http://www.zotero.org/styles/bioinformatics" hasBibliography="1" bibliographyStyleHasBeenSet="1"/&gt;&lt;prefs&gt;&lt;pref name="fieldType" value="Field"/&gt;&lt;pref name="dontAskDelayCitati</vt:lpwstr>
  </property>
  <property fmtid="{D5CDD505-2E9C-101B-9397-08002B2CF9AE}" pid="26" name="ZOTERO_PREF_2">
    <vt:lpwstr>onUpdates" value="true"/&gt;&lt;/prefs&gt;&lt;/data&gt;</vt:lpwstr>
  </property>
</Properties>
</file>